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6F7445" w14:textId="51033C45" w:rsidR="000D2214" w:rsidRPr="007851FE" w:rsidRDefault="007F0E32" w:rsidP="007851FE">
      <w:pPr>
        <w:spacing w:line="480" w:lineRule="auto"/>
        <w:contextualSpacing/>
        <w:rPr>
          <w:rFonts w:eastAsia="Times New Roman"/>
          <w:b/>
          <w:iCs/>
          <w:color w:val="222222"/>
        </w:rPr>
      </w:pPr>
      <w:r w:rsidRPr="007851FE">
        <w:rPr>
          <w:rFonts w:eastAsia="Times New Roman"/>
          <w:b/>
          <w:iCs/>
          <w:color w:val="222222"/>
        </w:rPr>
        <w:t xml:space="preserve">Solitary floral specialists do not respond to </w:t>
      </w:r>
      <w:r w:rsidR="005704B6" w:rsidRPr="007851FE">
        <w:rPr>
          <w:rFonts w:eastAsia="Times New Roman"/>
          <w:b/>
          <w:iCs/>
          <w:color w:val="222222"/>
        </w:rPr>
        <w:t xml:space="preserve">cryptic </w:t>
      </w:r>
      <w:r w:rsidRPr="007851FE">
        <w:rPr>
          <w:rFonts w:eastAsia="Times New Roman"/>
          <w:b/>
          <w:iCs/>
          <w:color w:val="222222"/>
        </w:rPr>
        <w:t xml:space="preserve">flower-occupying </w:t>
      </w:r>
      <w:r w:rsidR="005704B6" w:rsidRPr="007851FE">
        <w:rPr>
          <w:rFonts w:eastAsia="Times New Roman"/>
          <w:b/>
          <w:iCs/>
          <w:color w:val="222222"/>
        </w:rPr>
        <w:t>predator</w:t>
      </w:r>
      <w:r w:rsidRPr="007851FE">
        <w:rPr>
          <w:rFonts w:eastAsia="Times New Roman"/>
          <w:b/>
          <w:iCs/>
          <w:color w:val="222222"/>
        </w:rPr>
        <w:t>s</w:t>
      </w:r>
      <w:r w:rsidR="005704B6" w:rsidRPr="007851FE">
        <w:rPr>
          <w:rFonts w:eastAsia="Times New Roman"/>
          <w:b/>
          <w:iCs/>
          <w:color w:val="222222"/>
        </w:rPr>
        <w:t xml:space="preserve"> </w:t>
      </w:r>
    </w:p>
    <w:p w14:paraId="40D1B88D" w14:textId="77777777" w:rsidR="008141E4" w:rsidRPr="007851FE" w:rsidRDefault="008141E4" w:rsidP="007851FE">
      <w:pPr>
        <w:spacing w:line="480" w:lineRule="auto"/>
        <w:contextualSpacing/>
        <w:rPr>
          <w:rFonts w:eastAsia="Times New Roman"/>
          <w:b/>
          <w:iCs/>
          <w:color w:val="222222"/>
        </w:rPr>
      </w:pPr>
    </w:p>
    <w:p w14:paraId="27CC3357" w14:textId="72EA555B" w:rsidR="000D2214" w:rsidRDefault="007E53E1" w:rsidP="007851FE">
      <w:pPr>
        <w:spacing w:line="480" w:lineRule="auto"/>
        <w:contextualSpacing/>
        <w:rPr>
          <w:rFonts w:eastAsia="Times New Roman"/>
          <w:iCs/>
          <w:color w:val="222222"/>
        </w:rPr>
      </w:pPr>
      <w:r>
        <w:rPr>
          <w:rFonts w:eastAsia="Times New Roman"/>
          <w:iCs/>
          <w:color w:val="222222"/>
        </w:rPr>
        <w:t>C</w:t>
      </w:r>
      <w:r w:rsidR="00931942">
        <w:rPr>
          <w:rFonts w:eastAsia="Times New Roman"/>
          <w:iCs/>
          <w:color w:val="222222"/>
        </w:rPr>
        <w:t xml:space="preserve">ollin </w:t>
      </w:r>
      <w:r w:rsidR="00874D23">
        <w:rPr>
          <w:rFonts w:eastAsia="Times New Roman"/>
          <w:iCs/>
          <w:color w:val="222222"/>
        </w:rPr>
        <w:t>J. Schwantes</w:t>
      </w:r>
      <w:r w:rsidR="00931942">
        <w:rPr>
          <w:rFonts w:eastAsia="Times New Roman"/>
          <w:iCs/>
          <w:color w:val="222222"/>
        </w:rPr>
        <w:t>, Ad</w:t>
      </w:r>
      <w:r w:rsidR="00874D23">
        <w:rPr>
          <w:rFonts w:eastAsia="Times New Roman"/>
          <w:iCs/>
          <w:color w:val="222222"/>
        </w:rPr>
        <w:t>ria</w:t>
      </w:r>
      <w:r w:rsidR="00931942">
        <w:rPr>
          <w:rFonts w:eastAsia="Times New Roman"/>
          <w:iCs/>
          <w:color w:val="222222"/>
        </w:rPr>
        <w:t xml:space="preserve">n L. Carper, and </w:t>
      </w:r>
      <w:r w:rsidR="000D2214" w:rsidRPr="00032EC6">
        <w:rPr>
          <w:rFonts w:eastAsia="Times New Roman"/>
          <w:iCs/>
          <w:color w:val="222222"/>
        </w:rPr>
        <w:t>M. Deane Bowers</w:t>
      </w:r>
    </w:p>
    <w:p w14:paraId="71FDB467" w14:textId="77777777" w:rsidR="007851FE" w:rsidRPr="00032EC6" w:rsidRDefault="007851FE" w:rsidP="007851FE">
      <w:pPr>
        <w:spacing w:line="480" w:lineRule="auto"/>
        <w:contextualSpacing/>
        <w:rPr>
          <w:rFonts w:eastAsia="Times New Roman"/>
          <w:iCs/>
          <w:color w:val="222222"/>
        </w:rPr>
      </w:pPr>
    </w:p>
    <w:p w14:paraId="5FDA53E4" w14:textId="17BDC092" w:rsidR="000D2214" w:rsidRPr="00032EC6" w:rsidRDefault="000D2214" w:rsidP="007851FE">
      <w:pPr>
        <w:spacing w:line="480" w:lineRule="auto"/>
        <w:contextualSpacing/>
        <w:rPr>
          <w:rFonts w:eastAsia="Times New Roman"/>
          <w:iCs/>
          <w:color w:val="222222"/>
        </w:rPr>
      </w:pPr>
      <w:r w:rsidRPr="00032EC6">
        <w:rPr>
          <w:rFonts w:eastAsia="Times New Roman"/>
          <w:iCs/>
          <w:color w:val="222222"/>
        </w:rPr>
        <w:t>Department of Ecology and Evolutionary Biology</w:t>
      </w:r>
    </w:p>
    <w:p w14:paraId="55D13003" w14:textId="77777777" w:rsidR="000D2214" w:rsidRPr="00032EC6" w:rsidRDefault="000D2214" w:rsidP="007851FE">
      <w:pPr>
        <w:spacing w:line="480" w:lineRule="auto"/>
        <w:contextualSpacing/>
        <w:rPr>
          <w:rFonts w:eastAsia="Times New Roman"/>
          <w:iCs/>
          <w:color w:val="222222"/>
        </w:rPr>
      </w:pPr>
      <w:r w:rsidRPr="00032EC6">
        <w:rPr>
          <w:rFonts w:eastAsia="Times New Roman"/>
          <w:iCs/>
          <w:color w:val="222222"/>
        </w:rPr>
        <w:t>UCB 334, University of Colorado</w:t>
      </w:r>
    </w:p>
    <w:p w14:paraId="552BC94B" w14:textId="05478923" w:rsidR="000D2214" w:rsidRPr="00032EC6" w:rsidRDefault="000D2214" w:rsidP="007851FE">
      <w:pPr>
        <w:spacing w:line="480" w:lineRule="auto"/>
        <w:contextualSpacing/>
        <w:rPr>
          <w:rFonts w:eastAsia="Times New Roman"/>
          <w:iCs/>
          <w:color w:val="222222"/>
        </w:rPr>
      </w:pPr>
      <w:r w:rsidRPr="00032EC6">
        <w:rPr>
          <w:rFonts w:eastAsia="Times New Roman"/>
          <w:iCs/>
          <w:color w:val="222222"/>
        </w:rPr>
        <w:t>Boulder, CO 80309 USA</w:t>
      </w:r>
    </w:p>
    <w:p w14:paraId="2464C6ED" w14:textId="77777777" w:rsidR="003B1032" w:rsidRPr="00032EC6" w:rsidRDefault="003B1032" w:rsidP="007851FE">
      <w:pPr>
        <w:spacing w:line="480" w:lineRule="auto"/>
        <w:contextualSpacing/>
        <w:rPr>
          <w:rFonts w:eastAsia="Times New Roman"/>
          <w:iCs/>
          <w:color w:val="222222"/>
        </w:rPr>
      </w:pPr>
    </w:p>
    <w:p w14:paraId="23D6B6E9" w14:textId="77777777" w:rsidR="007E53E1" w:rsidRDefault="003B1032" w:rsidP="00931942">
      <w:pPr>
        <w:spacing w:line="480" w:lineRule="auto"/>
        <w:contextualSpacing/>
        <w:rPr>
          <w:rFonts w:eastAsia="Times New Roman"/>
          <w:iCs/>
          <w:color w:val="222222"/>
        </w:rPr>
      </w:pPr>
      <w:r w:rsidRPr="00032EC6">
        <w:rPr>
          <w:rFonts w:eastAsia="Times New Roman"/>
          <w:iCs/>
          <w:color w:val="222222"/>
        </w:rPr>
        <w:t xml:space="preserve">Corresponding author:  </w:t>
      </w:r>
    </w:p>
    <w:p w14:paraId="28451C74" w14:textId="6D65B438" w:rsidR="003B1032" w:rsidRPr="00032EC6" w:rsidRDefault="007E53E1" w:rsidP="00931942">
      <w:pPr>
        <w:spacing w:line="480" w:lineRule="auto"/>
        <w:contextualSpacing/>
        <w:rPr>
          <w:rFonts w:eastAsia="Times New Roman"/>
          <w:iCs/>
          <w:color w:val="222222"/>
        </w:rPr>
      </w:pPr>
      <w:r>
        <w:rPr>
          <w:rFonts w:eastAsia="Times New Roman"/>
          <w:iCs/>
          <w:color w:val="222222"/>
        </w:rPr>
        <w:t>Adrian Carper</w:t>
      </w:r>
      <w:r w:rsidR="00E04857">
        <w:rPr>
          <w:rFonts w:eastAsia="Times New Roman"/>
          <w:iCs/>
          <w:color w:val="222222"/>
        </w:rPr>
        <w:t>,</w:t>
      </w:r>
      <w:r w:rsidR="00E965D3">
        <w:rPr>
          <w:rFonts w:eastAsia="Times New Roman"/>
          <w:iCs/>
          <w:color w:val="222222"/>
        </w:rPr>
        <w:t xml:space="preserve"> </w:t>
      </w:r>
      <w:r>
        <w:rPr>
          <w:rFonts w:eastAsia="Times New Roman"/>
          <w:iCs/>
          <w:color w:val="222222"/>
        </w:rPr>
        <w:t>adrian.l.carper@colorado.edu</w:t>
      </w:r>
      <w:r w:rsidRPr="00032EC6" w:rsidDel="007E53E1">
        <w:rPr>
          <w:rFonts w:eastAsia="Times New Roman"/>
          <w:iCs/>
          <w:color w:val="222222"/>
        </w:rPr>
        <w:t xml:space="preserve"> </w:t>
      </w:r>
      <w:r w:rsidR="00E965D3">
        <w:rPr>
          <w:rFonts w:eastAsia="Times New Roman"/>
          <w:iCs/>
          <w:color w:val="222222"/>
        </w:rPr>
        <w:t xml:space="preserve">, </w:t>
      </w:r>
      <w:r w:rsidR="00E965D3" w:rsidRPr="00E965D3">
        <w:rPr>
          <w:rFonts w:eastAsia="Times New Roman"/>
          <w:iCs/>
          <w:color w:val="222222"/>
        </w:rPr>
        <w:t>303-492-5530</w:t>
      </w:r>
      <w:hyperlink r:id="rId9" w:history="1"/>
    </w:p>
    <w:p w14:paraId="778D4DD3" w14:textId="0DCABEEE" w:rsidR="003B1032" w:rsidRPr="00032EC6" w:rsidRDefault="003B1032" w:rsidP="00931942">
      <w:pPr>
        <w:spacing w:line="480" w:lineRule="auto"/>
        <w:contextualSpacing/>
        <w:jc w:val="center"/>
        <w:rPr>
          <w:rFonts w:eastAsia="Times New Roman"/>
          <w:iCs/>
          <w:color w:val="222222"/>
        </w:rPr>
      </w:pPr>
    </w:p>
    <w:p w14:paraId="28251F0D" w14:textId="736F1470" w:rsidR="00BD3F81" w:rsidRDefault="00BD3F81" w:rsidP="00931942">
      <w:pPr>
        <w:spacing w:line="480" w:lineRule="auto"/>
        <w:contextualSpacing/>
      </w:pPr>
      <w:r>
        <w:rPr>
          <w:b/>
        </w:rPr>
        <w:t>Acknowledgments</w:t>
      </w:r>
    </w:p>
    <w:p w14:paraId="17B1B284" w14:textId="33250CCA" w:rsidR="003B1032" w:rsidRDefault="00A92A3D" w:rsidP="00931942">
      <w:pPr>
        <w:spacing w:line="480" w:lineRule="auto"/>
        <w:contextualSpacing/>
      </w:pPr>
      <w:r>
        <w:t>We thank T. Bildahl, T. Lemeuix, J. Harvey, and S.</w:t>
      </w:r>
      <w:r w:rsidR="003B1032" w:rsidRPr="00032EC6">
        <w:t xml:space="preserve"> Tittes for help with the experiments and the Animal Behavior Reading Group at the University of Colorado Boulder, the Plant Insect Group of Washington D.C.,</w:t>
      </w:r>
      <w:r>
        <w:t xml:space="preserve"> and</w:t>
      </w:r>
      <w:r w:rsidR="003B1032" w:rsidRPr="00032EC6">
        <w:t xml:space="preserve"> the Bowers laboratory at the University of Colorado for comments on previous versions of this manuscr</w:t>
      </w:r>
      <w:r w:rsidR="00BD3F81">
        <w:t xml:space="preserve">ipt. </w:t>
      </w:r>
      <w:r w:rsidR="003B1032" w:rsidRPr="00032EC6">
        <w:t>This research was supported by a grant from the Department of Ecology and Evolutionary Biology at the University of Colorado and a grant from the U</w:t>
      </w:r>
      <w:r w:rsidR="00032EC6" w:rsidRPr="00032EC6">
        <w:t>nited States Department of Agriculture</w:t>
      </w:r>
      <w:r w:rsidR="003B1032" w:rsidRPr="00032EC6">
        <w:t xml:space="preserve"> (</w:t>
      </w:r>
      <w:r w:rsidR="00547D56">
        <w:t xml:space="preserve">NIFA </w:t>
      </w:r>
      <w:r w:rsidR="003B1032" w:rsidRPr="00032EC6">
        <w:t># 2012-04195).</w:t>
      </w:r>
    </w:p>
    <w:p w14:paraId="337D5B21" w14:textId="77777777" w:rsidR="009F7B80" w:rsidRDefault="009F7B80" w:rsidP="00931942">
      <w:pPr>
        <w:spacing w:line="480" w:lineRule="auto"/>
        <w:contextualSpacing/>
      </w:pPr>
    </w:p>
    <w:p w14:paraId="5CE71DAE" w14:textId="2C8FF3AD" w:rsidR="009F7B80" w:rsidRPr="00032EC6" w:rsidRDefault="009F7B80" w:rsidP="00931942">
      <w:pPr>
        <w:spacing w:line="480" w:lineRule="auto"/>
        <w:contextualSpacing/>
      </w:pPr>
      <w:r w:rsidRPr="009F7B80">
        <w:rPr>
          <w:b/>
        </w:rPr>
        <w:t>Conflict of Interest:</w:t>
      </w:r>
      <w:r w:rsidRPr="009F7B80">
        <w:t xml:space="preserve"> The authors declare that they have no conflict of interest.</w:t>
      </w:r>
    </w:p>
    <w:p w14:paraId="360B5F38" w14:textId="77777777" w:rsidR="003B1032" w:rsidRPr="00032EC6" w:rsidRDefault="003B1032" w:rsidP="00931942">
      <w:pPr>
        <w:spacing w:line="480" w:lineRule="auto"/>
        <w:contextualSpacing/>
        <w:jc w:val="center"/>
        <w:rPr>
          <w:rFonts w:eastAsia="Times New Roman"/>
          <w:iCs/>
          <w:color w:val="222222"/>
        </w:rPr>
      </w:pPr>
    </w:p>
    <w:p w14:paraId="4FFF4542" w14:textId="77777777" w:rsidR="00B51020" w:rsidRPr="00032EC6" w:rsidRDefault="00B51020" w:rsidP="00931942">
      <w:pPr>
        <w:spacing w:line="480" w:lineRule="auto"/>
        <w:contextualSpacing/>
        <w:jc w:val="center"/>
        <w:rPr>
          <w:rFonts w:eastAsia="Times New Roman"/>
          <w:iCs/>
          <w:color w:val="222222"/>
        </w:rPr>
      </w:pPr>
    </w:p>
    <w:p w14:paraId="2E9BD9B4" w14:textId="77777777" w:rsidR="000D2214" w:rsidRPr="00032EC6" w:rsidRDefault="000D2214" w:rsidP="00931942">
      <w:pPr>
        <w:spacing w:line="480" w:lineRule="auto"/>
        <w:contextualSpacing/>
        <w:rPr>
          <w:rFonts w:eastAsia="Times New Roman"/>
          <w:iCs/>
          <w:color w:val="222222"/>
        </w:rPr>
      </w:pPr>
      <w:r w:rsidRPr="00032EC6">
        <w:rPr>
          <w:rFonts w:eastAsia="Times New Roman"/>
          <w:iCs/>
          <w:color w:val="222222"/>
        </w:rPr>
        <w:br w:type="page"/>
      </w:r>
      <w:r w:rsidRPr="00032EC6">
        <w:rPr>
          <w:rFonts w:eastAsia="Times New Roman"/>
          <w:b/>
          <w:iCs/>
          <w:color w:val="222222"/>
        </w:rPr>
        <w:lastRenderedPageBreak/>
        <w:t>Abstract</w:t>
      </w:r>
    </w:p>
    <w:p w14:paraId="2BFB8DB5" w14:textId="77777777" w:rsidR="000D2214" w:rsidRPr="00032EC6" w:rsidRDefault="000D2214" w:rsidP="00931942">
      <w:pPr>
        <w:spacing w:line="480" w:lineRule="auto"/>
        <w:contextualSpacing/>
        <w:rPr>
          <w:rFonts w:eastAsia="Times New Roman"/>
          <w:iCs/>
          <w:color w:val="222222"/>
        </w:rPr>
      </w:pPr>
    </w:p>
    <w:p w14:paraId="5745C4E7" w14:textId="2D82268B" w:rsidR="000D2214" w:rsidRPr="00032EC6" w:rsidRDefault="00C51C2D" w:rsidP="00931942">
      <w:pPr>
        <w:spacing w:line="480" w:lineRule="auto"/>
        <w:contextualSpacing/>
        <w:rPr>
          <w:rFonts w:eastAsia="Times New Roman"/>
          <w:iCs/>
          <w:color w:val="222222"/>
        </w:rPr>
      </w:pPr>
      <w:r>
        <w:t>The impacts of predators on bee foraging behavior are</w:t>
      </w:r>
      <w:r w:rsidR="00C97E54">
        <w:t xml:space="preserve"> varied, </w:t>
      </w:r>
      <w:r w:rsidR="00B43703">
        <w:t>but have been suggested</w:t>
      </w:r>
      <w:r>
        <w:t xml:space="preserve"> to depend</w:t>
      </w:r>
      <w:r w:rsidR="00C97E54">
        <w:t xml:space="preserve"> on </w:t>
      </w:r>
      <w:r w:rsidR="00B43703">
        <w:t xml:space="preserve">both </w:t>
      </w:r>
      <w:r w:rsidR="00C97E54">
        <w:t>the type of predator</w:t>
      </w:r>
      <w:r>
        <w:t xml:space="preserve"> </w:t>
      </w:r>
      <w:r w:rsidR="0054669A">
        <w:t xml:space="preserve">(namely their hunting strategy) </w:t>
      </w:r>
      <w:r w:rsidR="00C97E54">
        <w:t>and</w:t>
      </w:r>
      <w:r w:rsidR="00B43703">
        <w:t xml:space="preserve"> also</w:t>
      </w:r>
      <w:r w:rsidR="00C97E54">
        <w:t xml:space="preserve"> risk assessment </w:t>
      </w:r>
      <w:r w:rsidR="00C30726">
        <w:t>by</w:t>
      </w:r>
      <w:r w:rsidR="00B43703">
        <w:t xml:space="preserve"> the</w:t>
      </w:r>
      <w:r w:rsidR="00C97E54">
        <w:t xml:space="preserve"> prey</w:t>
      </w:r>
      <w:r w:rsidR="0054669A">
        <w:t xml:space="preserve"> (i.e., ability to perceive predators and learn to avoid them)</w:t>
      </w:r>
      <w:r w:rsidR="00C97E54">
        <w:t xml:space="preserve">. </w:t>
      </w:r>
      <w:r w:rsidR="00ED2005">
        <w:t>However, nearly all</w:t>
      </w:r>
      <w:r w:rsidR="0054669A">
        <w:t xml:space="preserve"> studies have explored these impacts using social bees, despite the fact that solitary bees are extremely diverse, often specialized in their floral interactions, and may exhibit different </w:t>
      </w:r>
      <w:r w:rsidR="00BD3F81">
        <w:t>behaviors in response to flower-o</w:t>
      </w:r>
      <w:r w:rsidR="0054669A">
        <w:t xml:space="preserve">ccupying predators. </w:t>
      </w:r>
      <w:r w:rsidR="008B77EE" w:rsidRPr="00032EC6">
        <w:t xml:space="preserve">In this study, we examined </w:t>
      </w:r>
      <w:r w:rsidR="0054669A" w:rsidRPr="00032EC6">
        <w:t>foraging behaviors</w:t>
      </w:r>
      <w:r w:rsidR="0054669A">
        <w:t xml:space="preserve"> of </w:t>
      </w:r>
      <w:r w:rsidR="008B77EE" w:rsidRPr="00032EC6">
        <w:t xml:space="preserve">wild solitary </w:t>
      </w:r>
      <w:r w:rsidR="00C97E54">
        <w:t xml:space="preserve">long-horned </w:t>
      </w:r>
      <w:r w:rsidR="008B77EE" w:rsidRPr="00032EC6">
        <w:t>bees</w:t>
      </w:r>
      <w:r w:rsidR="00C97E54">
        <w:t xml:space="preserve"> (</w:t>
      </w:r>
      <w:r w:rsidR="00C97E54" w:rsidRPr="00182D6F">
        <w:rPr>
          <w:i/>
        </w:rPr>
        <w:t xml:space="preserve">Melissodes </w:t>
      </w:r>
      <w:r w:rsidR="00B43703" w:rsidRPr="00B43703">
        <w:t>spp.)</w:t>
      </w:r>
      <w:r w:rsidR="00B43703">
        <w:rPr>
          <w:i/>
        </w:rPr>
        <w:t xml:space="preserve"> </w:t>
      </w:r>
      <w:r w:rsidR="008B77EE" w:rsidRPr="00032EC6">
        <w:t>in response to a cryptic</w:t>
      </w:r>
      <w:r w:rsidR="00C97E54">
        <w:t xml:space="preserve"> predator, the</w:t>
      </w:r>
      <w:r w:rsidR="0054669A">
        <w:t xml:space="preserve"> </w:t>
      </w:r>
      <w:r w:rsidR="008B0FA1" w:rsidRPr="00032EC6">
        <w:t>ambush bug</w:t>
      </w:r>
      <w:r w:rsidR="0054669A">
        <w:t xml:space="preserve"> </w:t>
      </w:r>
      <w:r w:rsidR="008B77EE" w:rsidRPr="00032EC6">
        <w:t>(</w:t>
      </w:r>
      <w:r w:rsidR="008B77EE" w:rsidRPr="00032EC6">
        <w:rPr>
          <w:i/>
        </w:rPr>
        <w:t xml:space="preserve">Phymata </w:t>
      </w:r>
      <w:r w:rsidR="008B1F77" w:rsidRPr="00032EC6">
        <w:rPr>
          <w:i/>
        </w:rPr>
        <w:t>a</w:t>
      </w:r>
      <w:r w:rsidR="008B0FA1" w:rsidRPr="00032EC6">
        <w:rPr>
          <w:i/>
        </w:rPr>
        <w:t>mericana</w:t>
      </w:r>
      <w:r w:rsidR="0012562A" w:rsidRPr="00032EC6">
        <w:t>)</w:t>
      </w:r>
      <w:r w:rsidR="0054669A">
        <w:t xml:space="preserve"> on th</w:t>
      </w:r>
      <w:r w:rsidR="00C30726">
        <w:t>e bees’</w:t>
      </w:r>
      <w:r w:rsidR="0054669A">
        <w:t xml:space="preserve"> primary floral host, the </w:t>
      </w:r>
      <w:r w:rsidR="00931942">
        <w:t>prairie</w:t>
      </w:r>
      <w:r w:rsidR="0054669A">
        <w:t xml:space="preserve"> sunflower</w:t>
      </w:r>
      <w:r w:rsidR="008B77EE" w:rsidRPr="00032EC6">
        <w:t xml:space="preserve"> (</w:t>
      </w:r>
      <w:r w:rsidR="008B77EE" w:rsidRPr="00032EC6">
        <w:rPr>
          <w:i/>
        </w:rPr>
        <w:t>Helianthus petiolaris</w:t>
      </w:r>
      <w:r w:rsidR="0054669A">
        <w:t xml:space="preserve">). </w:t>
      </w:r>
      <w:r w:rsidR="008B77EE" w:rsidRPr="00032EC6">
        <w:t xml:space="preserve">We found </w:t>
      </w:r>
      <w:r w:rsidR="0054669A">
        <w:t xml:space="preserve">sex-specific differences in foraging behaviors of bees, but little evidence </w:t>
      </w:r>
      <w:r w:rsidR="008B77EE" w:rsidRPr="00032EC6">
        <w:t xml:space="preserve">that </w:t>
      </w:r>
      <w:r w:rsidR="0064015C">
        <w:t>ambush bugs</w:t>
      </w:r>
      <w:r w:rsidR="008B77EE" w:rsidRPr="00032EC6">
        <w:t xml:space="preserve"> </w:t>
      </w:r>
      <w:r w:rsidR="007F0E32">
        <w:t>affected either pre-lan</w:t>
      </w:r>
      <w:r w:rsidR="00C66156">
        <w:t xml:space="preserve">ding </w:t>
      </w:r>
      <w:r w:rsidR="007F0E32">
        <w:t xml:space="preserve">or post-landing </w:t>
      </w:r>
      <w:r w:rsidR="000E6C6A" w:rsidRPr="00032EC6">
        <w:t xml:space="preserve">foraging behaviors. </w:t>
      </w:r>
      <w:r w:rsidR="0032478D">
        <w:t>Mal</w:t>
      </w:r>
      <w:r w:rsidR="007F0E32">
        <w:t>e bees</w:t>
      </w:r>
      <w:r w:rsidR="0032478D">
        <w:t xml:space="preserve"> visited flowers three times more often than females but </w:t>
      </w:r>
      <w:r w:rsidR="00C66156">
        <w:t>female</w:t>
      </w:r>
      <w:r w:rsidR="007F0E32">
        <w:t xml:space="preserve"> bees </w:t>
      </w:r>
      <w:r w:rsidR="0032478D">
        <w:t>were five times more likely to land</w:t>
      </w:r>
      <w:r w:rsidR="007F0E32">
        <w:t xml:space="preserve"> than males</w:t>
      </w:r>
      <w:r w:rsidR="0032478D">
        <w:t>. Ambush bugs did not redu</w:t>
      </w:r>
      <w:r w:rsidR="00C66156">
        <w:t>ce visitation in either sex.</w:t>
      </w:r>
      <w:r w:rsidR="007F0E32">
        <w:t xml:space="preserve"> </w:t>
      </w:r>
      <w:r w:rsidR="000E6C6A" w:rsidRPr="00032EC6">
        <w:t>Th</w:t>
      </w:r>
      <w:r w:rsidR="008B0FA1" w:rsidRPr="00032EC6">
        <w:t>ese results</w:t>
      </w:r>
      <w:r w:rsidR="000E6C6A" w:rsidRPr="00032EC6">
        <w:t xml:space="preserve"> </w:t>
      </w:r>
      <w:r w:rsidR="001D506B" w:rsidRPr="00032EC6">
        <w:t xml:space="preserve">suggest </w:t>
      </w:r>
      <w:r w:rsidR="000E6C6A" w:rsidRPr="00032EC6">
        <w:t>that</w:t>
      </w:r>
      <w:r w:rsidR="0064015C">
        <w:t xml:space="preserve"> </w:t>
      </w:r>
      <w:r w:rsidR="00350798">
        <w:t xml:space="preserve">cryptic </w:t>
      </w:r>
      <w:r w:rsidR="00B43703">
        <w:t xml:space="preserve">ambush bugs are either rarely detected by </w:t>
      </w:r>
      <w:r w:rsidR="00350798">
        <w:t xml:space="preserve">these solitary </w:t>
      </w:r>
      <w:r w:rsidR="00B43703">
        <w:t xml:space="preserve">bees, or that foraging </w:t>
      </w:r>
      <w:r w:rsidR="00B43703" w:rsidRPr="00B43703">
        <w:rPr>
          <w:i/>
        </w:rPr>
        <w:t>Melissodes</w:t>
      </w:r>
      <w:r w:rsidR="00B43703">
        <w:t xml:space="preserve"> do not alter their foraging behavior because of the perceived risk of predation. We discuss the implications of these findings and compare them to other studies of social bees.</w:t>
      </w:r>
    </w:p>
    <w:p w14:paraId="2A9FB50D" w14:textId="77777777" w:rsidR="000D2214" w:rsidRPr="00032EC6" w:rsidRDefault="000D2214" w:rsidP="00931942">
      <w:pPr>
        <w:spacing w:line="480" w:lineRule="auto"/>
        <w:contextualSpacing/>
        <w:rPr>
          <w:rFonts w:eastAsia="Times New Roman"/>
          <w:iCs/>
          <w:color w:val="222222"/>
        </w:rPr>
      </w:pPr>
    </w:p>
    <w:p w14:paraId="4BF1731D" w14:textId="77777777" w:rsidR="000D2214" w:rsidRPr="00032EC6" w:rsidRDefault="000D2214" w:rsidP="00931942">
      <w:pPr>
        <w:spacing w:line="480" w:lineRule="auto"/>
        <w:contextualSpacing/>
        <w:rPr>
          <w:rFonts w:eastAsia="Times New Roman"/>
          <w:b/>
          <w:iCs/>
          <w:color w:val="222222"/>
        </w:rPr>
      </w:pPr>
      <w:r w:rsidRPr="00032EC6">
        <w:rPr>
          <w:rFonts w:eastAsia="Times New Roman"/>
          <w:b/>
          <w:iCs/>
          <w:color w:val="222222"/>
        </w:rPr>
        <w:t>Key words:</w:t>
      </w:r>
    </w:p>
    <w:p w14:paraId="104FA4AA" w14:textId="58030860" w:rsidR="00183901" w:rsidRPr="00032EC6" w:rsidRDefault="00BA404E" w:rsidP="00931942">
      <w:pPr>
        <w:spacing w:line="480" w:lineRule="auto"/>
        <w:contextualSpacing/>
      </w:pPr>
      <w:r w:rsidRPr="00032EC6">
        <w:rPr>
          <w:rFonts w:eastAsia="Times New Roman"/>
          <w:iCs/>
          <w:color w:val="222222"/>
        </w:rPr>
        <w:t>s</w:t>
      </w:r>
      <w:r w:rsidR="005E127E" w:rsidRPr="00032EC6">
        <w:rPr>
          <w:rFonts w:eastAsia="Times New Roman"/>
          <w:iCs/>
          <w:color w:val="222222"/>
        </w:rPr>
        <w:t>olitary</w:t>
      </w:r>
      <w:r w:rsidR="003365E7" w:rsidRPr="00032EC6">
        <w:rPr>
          <w:rFonts w:eastAsia="Times New Roman"/>
          <w:iCs/>
          <w:color w:val="222222"/>
        </w:rPr>
        <w:t xml:space="preserve"> </w:t>
      </w:r>
      <w:r w:rsidRPr="00032EC6">
        <w:rPr>
          <w:rFonts w:eastAsia="Times New Roman"/>
          <w:iCs/>
          <w:color w:val="222222"/>
        </w:rPr>
        <w:t>b</w:t>
      </w:r>
      <w:r w:rsidR="003365E7" w:rsidRPr="00032EC6">
        <w:rPr>
          <w:rFonts w:eastAsia="Times New Roman"/>
          <w:iCs/>
          <w:color w:val="222222"/>
        </w:rPr>
        <w:t>ees,</w:t>
      </w:r>
      <w:r w:rsidR="00B43703">
        <w:rPr>
          <w:rFonts w:eastAsia="Times New Roman"/>
          <w:iCs/>
          <w:color w:val="222222"/>
        </w:rPr>
        <w:t xml:space="preserve"> </w:t>
      </w:r>
      <w:r w:rsidR="00BD3F81" w:rsidRPr="00BD3F81">
        <w:rPr>
          <w:rFonts w:eastAsia="Times New Roman"/>
          <w:i/>
          <w:iCs/>
          <w:color w:val="222222"/>
        </w:rPr>
        <w:t>Melissodes</w:t>
      </w:r>
      <w:r w:rsidR="00BD3F81">
        <w:rPr>
          <w:rFonts w:eastAsia="Times New Roman"/>
          <w:iCs/>
          <w:color w:val="222222"/>
        </w:rPr>
        <w:t xml:space="preserve">, </w:t>
      </w:r>
      <w:r w:rsidR="00BD3F81" w:rsidRPr="00BD3F81">
        <w:rPr>
          <w:rFonts w:eastAsia="Times New Roman"/>
          <w:i/>
          <w:iCs/>
          <w:color w:val="222222"/>
        </w:rPr>
        <w:t>Phymata</w:t>
      </w:r>
      <w:r w:rsidR="00BD3F81">
        <w:rPr>
          <w:rFonts w:eastAsia="Times New Roman"/>
          <w:iCs/>
          <w:color w:val="222222"/>
        </w:rPr>
        <w:t xml:space="preserve">, </w:t>
      </w:r>
      <w:r w:rsidR="00B43703">
        <w:rPr>
          <w:rFonts w:eastAsia="Times New Roman"/>
          <w:iCs/>
          <w:color w:val="222222"/>
        </w:rPr>
        <w:t>cryptic predator,</w:t>
      </w:r>
      <w:r w:rsidR="003365E7" w:rsidRPr="00032EC6">
        <w:rPr>
          <w:rFonts w:eastAsia="Times New Roman"/>
          <w:iCs/>
          <w:color w:val="222222"/>
        </w:rPr>
        <w:t xml:space="preserve"> foraging, risk, </w:t>
      </w:r>
      <w:r w:rsidR="00B51020" w:rsidRPr="00032EC6">
        <w:rPr>
          <w:rFonts w:eastAsia="Times New Roman"/>
          <w:iCs/>
          <w:color w:val="222222"/>
        </w:rPr>
        <w:t>avoidance behavior</w:t>
      </w:r>
    </w:p>
    <w:p w14:paraId="08D9ECA4" w14:textId="77777777" w:rsidR="000D2214" w:rsidRPr="00032EC6" w:rsidRDefault="000D2214" w:rsidP="00931942">
      <w:pPr>
        <w:spacing w:line="480" w:lineRule="auto"/>
        <w:contextualSpacing/>
        <w:rPr>
          <w:rFonts w:eastAsia="Times New Roman"/>
          <w:iCs/>
          <w:color w:val="222222"/>
        </w:rPr>
      </w:pPr>
    </w:p>
    <w:p w14:paraId="2B57FF89" w14:textId="77777777" w:rsidR="000D2214" w:rsidRPr="00032EC6" w:rsidRDefault="000D2214" w:rsidP="00931942">
      <w:pPr>
        <w:spacing w:line="480" w:lineRule="auto"/>
        <w:contextualSpacing/>
        <w:rPr>
          <w:rFonts w:eastAsia="Times New Roman"/>
          <w:iCs/>
          <w:color w:val="222222"/>
        </w:rPr>
      </w:pPr>
    </w:p>
    <w:p w14:paraId="69F2E7D5" w14:textId="77777777" w:rsidR="000D2214" w:rsidRPr="00032EC6" w:rsidRDefault="000D2214" w:rsidP="00931942">
      <w:pPr>
        <w:spacing w:line="480" w:lineRule="auto"/>
        <w:contextualSpacing/>
        <w:rPr>
          <w:rFonts w:eastAsia="Times New Roman"/>
          <w:iCs/>
          <w:color w:val="222222"/>
        </w:rPr>
      </w:pPr>
      <w:r w:rsidRPr="00032EC6">
        <w:rPr>
          <w:rFonts w:eastAsia="Times New Roman"/>
          <w:iCs/>
          <w:color w:val="222222"/>
        </w:rPr>
        <w:br w:type="page"/>
      </w:r>
    </w:p>
    <w:p w14:paraId="26B4D802" w14:textId="77777777" w:rsidR="00D4685C" w:rsidRPr="00032EC6" w:rsidRDefault="00D4685C" w:rsidP="00931942">
      <w:pPr>
        <w:spacing w:line="480" w:lineRule="auto"/>
        <w:contextualSpacing/>
      </w:pPr>
      <w:r w:rsidRPr="00032EC6">
        <w:rPr>
          <w:b/>
        </w:rPr>
        <w:lastRenderedPageBreak/>
        <w:t>Introduction</w:t>
      </w:r>
    </w:p>
    <w:p w14:paraId="5FE1368E" w14:textId="66A703F0" w:rsidR="00204613" w:rsidRDefault="00B848C2" w:rsidP="00931942">
      <w:pPr>
        <w:spacing w:line="480" w:lineRule="auto"/>
        <w:ind w:firstLine="720"/>
        <w:contextualSpacing/>
      </w:pPr>
      <w:r>
        <w:t>The foraging behaviors of b</w:t>
      </w:r>
      <w:r w:rsidR="00125024" w:rsidRPr="00032EC6">
        <w:t>ees (Apoidea)</w:t>
      </w:r>
      <w:r w:rsidR="00931942">
        <w:t xml:space="preserve"> </w:t>
      </w:r>
      <w:r>
        <w:t>can be influenced by the presence of predators</w:t>
      </w:r>
      <w:r w:rsidR="00C25579">
        <w:t xml:space="preserve"> </w:t>
      </w:r>
      <w:r w:rsidR="00350798">
        <w:fldChar w:fldCharType="begin">
          <w:fldData xml:space="preserve">PEVuZE5vdGU+PENpdGU+PEF1dGhvcj5EdWthczwvQXV0aG9yPjxZZWFyPjIwMDE8L1llYXI+PFJl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=
</w:fldData>
        </w:fldChar>
      </w:r>
      <w:r w:rsidR="005E5468">
        <w:instrText xml:space="preserve"> ADDIN EN.CITE </w:instrText>
      </w:r>
      <w:r w:rsidR="005E5468">
        <w:fldChar w:fldCharType="begin">
          <w:fldData xml:space="preserve">PEVuZE5vdGU+PENpdGU+PEF1dGhvcj5EdWthczwvQXV0aG9yPjxZZWFyPjIwMDE8L1llYXI+PFJl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=
</w:fldData>
        </w:fldChar>
      </w:r>
      <w:r w:rsidR="005E5468">
        <w:instrText xml:space="preserve"> ADDIN EN.CITE.DATA </w:instrText>
      </w:r>
      <w:r w:rsidR="005E5468">
        <w:fldChar w:fldCharType="end"/>
      </w:r>
      <w:r w:rsidR="00350798">
        <w:fldChar w:fldCharType="separate"/>
      </w:r>
      <w:r w:rsidR="005E5468">
        <w:rPr>
          <w:noProof/>
        </w:rPr>
        <w:t>(</w:t>
      </w:r>
      <w:hyperlink w:anchor="_ENREF_6" w:tooltip="Dukas, 2001 #789" w:history="1">
        <w:r w:rsidR="009E7822">
          <w:rPr>
            <w:noProof/>
          </w:rPr>
          <w:t>Dukas 2001</w:t>
        </w:r>
      </w:hyperlink>
      <w:r w:rsidR="005E5468">
        <w:rPr>
          <w:noProof/>
        </w:rPr>
        <w:t xml:space="preserve">; </w:t>
      </w:r>
      <w:hyperlink w:anchor="_ENREF_15" w:tooltip="Jones, 2010 #799" w:history="1">
        <w:r w:rsidR="009E7822">
          <w:rPr>
            <w:noProof/>
          </w:rPr>
          <w:t>Jones 2010</w:t>
        </w:r>
      </w:hyperlink>
      <w:r w:rsidR="005E5468">
        <w:rPr>
          <w:noProof/>
        </w:rPr>
        <w:t xml:space="preserve">; </w:t>
      </w:r>
      <w:hyperlink w:anchor="_ENREF_16" w:tooltip="Kacelnik, 2013 #801" w:history="1">
        <w:r w:rsidR="009E7822">
          <w:rPr>
            <w:noProof/>
          </w:rPr>
          <w:t>Kacelnik and El Mouden 2013</w:t>
        </w:r>
      </w:hyperlink>
      <w:r w:rsidR="005E5468">
        <w:rPr>
          <w:noProof/>
        </w:rPr>
        <w:t>)</w:t>
      </w:r>
      <w:r w:rsidR="00350798">
        <w:fldChar w:fldCharType="end"/>
      </w:r>
      <w:r w:rsidR="00C30726">
        <w:t>,</w:t>
      </w:r>
      <w:r w:rsidR="00C25579">
        <w:t xml:space="preserve"> </w:t>
      </w:r>
      <w:r w:rsidR="00740F67">
        <w:t>al</w:t>
      </w:r>
      <w:r w:rsidR="00C25579">
        <w:t>though bees’ responses to predators vary depending on a number of factors</w:t>
      </w:r>
      <w:commentRangeStart w:id="0"/>
      <w:ins w:id="1" w:author="Collin Schwantes" w:date="2018-02-19T14:10:00Z">
        <w:r w:rsidR="00E06711">
          <w:t>, including predator strategy, sociality, or sex</w:t>
        </w:r>
        <w:commentRangeEnd w:id="0"/>
        <w:r w:rsidR="00E06711">
          <w:rPr>
            <w:rStyle w:val="CommentReference"/>
          </w:rPr>
          <w:commentReference w:id="0"/>
        </w:r>
      </w:ins>
      <w:r w:rsidR="00C25579">
        <w:t>. M</w:t>
      </w:r>
      <w:r w:rsidR="00350798" w:rsidRPr="00032EC6">
        <w:t>any of the cues bees use for optimizing foraging are also used by predators</w:t>
      </w:r>
      <w:r w:rsidR="00350798">
        <w:t xml:space="preserve"> </w:t>
      </w:r>
      <w:r w:rsidR="00350798">
        <w:fldChar w:fldCharType="begin">
          <w:fldData xml:space="preserve">PEVuZE5vdGU+PENpdGU+PEF1dGhvcj5HcmVjbzwvQXV0aG9yPjxZZWFyPjE5OTQ8L1llYXI+PFJl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NTgzLTE1ODg8L3BhZ2VzPjx2b2x1bWU+NzI8L3ZvbHVtZT48bnVtYmVyPjk8L251bWJlcj48ZGF0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</w:fldData>
        </w:fldChar>
      </w:r>
      <w:r w:rsidR="00384684">
        <w:instrText xml:space="preserve"> ADDIN EN.CITE </w:instrText>
      </w:r>
      <w:r w:rsidR="00384684">
        <w:fldChar w:fldCharType="begin">
          <w:fldData xml:space="preserve">PEVuZE5vdGU+PENpdGU+PEF1dGhvcj5HcmVjbzwvQXV0aG9yPjxZZWFyPjE5OTQ8L1llYXI+PFJl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NTgzLTE1ODg8L3BhZ2VzPjx2b2x1bWU+NzI8L3ZvbHVtZT48bnVtYmVyPjk8L251bWJlcj48ZGF0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</w:fldData>
        </w:fldChar>
      </w:r>
      <w:r w:rsidR="00384684">
        <w:instrText xml:space="preserve"> ADDIN EN.CITE.DATA </w:instrText>
      </w:r>
      <w:r w:rsidR="00384684">
        <w:fldChar w:fldCharType="end"/>
      </w:r>
      <w:r w:rsidR="00350798">
        <w:fldChar w:fldCharType="separate"/>
      </w:r>
      <w:r w:rsidR="005E5468">
        <w:rPr>
          <w:noProof/>
        </w:rPr>
        <w:t>(</w:t>
      </w:r>
      <w:hyperlink w:anchor="_ENREF_8" w:tooltip="Greco, 1994 #802" w:history="1">
        <w:r w:rsidR="009E7822">
          <w:rPr>
            <w:noProof/>
          </w:rPr>
          <w:t>Greco and Kevan 1994</w:t>
        </w:r>
      </w:hyperlink>
      <w:r w:rsidR="005E5468">
        <w:rPr>
          <w:noProof/>
        </w:rPr>
        <w:t xml:space="preserve">; </w:t>
      </w:r>
      <w:hyperlink w:anchor="_ENREF_9" w:tooltip="Heiling, 2004 #804" w:history="1">
        <w:r w:rsidR="009E7822">
          <w:rPr>
            <w:noProof/>
          </w:rPr>
          <w:t>Heiling et al. 2004</w:t>
        </w:r>
      </w:hyperlink>
      <w:r w:rsidR="005E5468">
        <w:rPr>
          <w:noProof/>
        </w:rPr>
        <w:t>)</w:t>
      </w:r>
      <w:r w:rsidR="00350798">
        <w:fldChar w:fldCharType="end"/>
      </w:r>
      <w:r w:rsidR="00350798">
        <w:t xml:space="preserve">, </w:t>
      </w:r>
      <w:r w:rsidR="007468B8">
        <w:t xml:space="preserve">and many predators occupy flowers as hunting platforms, </w:t>
      </w:r>
      <w:r w:rsidR="00350798">
        <w:t xml:space="preserve">potentially increasing </w:t>
      </w:r>
      <w:r w:rsidR="00350798" w:rsidRPr="00032EC6">
        <w:t xml:space="preserve">predation </w:t>
      </w:r>
      <w:r w:rsidR="007468B8">
        <w:t>risk to bees while foraging</w:t>
      </w:r>
      <w:r w:rsidR="00350798">
        <w:t xml:space="preserve">. </w:t>
      </w:r>
      <w:r w:rsidR="00800703">
        <w:t xml:space="preserve">A recent </w:t>
      </w:r>
      <w:r w:rsidR="00337C73">
        <w:t xml:space="preserve">cross taxa review </w:t>
      </w:r>
      <w:r w:rsidR="00740F67">
        <w:t xml:space="preserve">of </w:t>
      </w:r>
      <w:r w:rsidR="00C25579">
        <w:t xml:space="preserve">floral visitors </w:t>
      </w:r>
      <w:r w:rsidR="00800703">
        <w:t xml:space="preserve">found that </w:t>
      </w:r>
      <w:r w:rsidR="00337C73">
        <w:t>such flower-occupying predators</w:t>
      </w:r>
      <w:r w:rsidR="00800703">
        <w:t xml:space="preserve"> reduced floral visitation by 36% </w:t>
      </w:r>
      <w:r w:rsidR="00350798">
        <w:t>and the duration of visits by 51%</w:t>
      </w:r>
      <w:r w:rsidR="00800703">
        <w:t xml:space="preserve"> compare</w:t>
      </w:r>
      <w:r w:rsidR="00350798">
        <w:t>d to flowers without predators</w:t>
      </w:r>
      <w:r w:rsidR="006B2AAB">
        <w:t xml:space="preserve"> (Romero et al. 2011). H</w:t>
      </w:r>
      <w:r w:rsidR="00800703">
        <w:t xml:space="preserve">owever, the responses to predators differed across </w:t>
      </w:r>
      <w:r w:rsidR="00AD7914">
        <w:t>taxa</w:t>
      </w:r>
      <w:r w:rsidR="00800703">
        <w:t xml:space="preserve">, </w:t>
      </w:r>
      <w:r w:rsidR="00C25579">
        <w:t xml:space="preserve">and </w:t>
      </w:r>
      <w:r w:rsidR="00337C73">
        <w:t xml:space="preserve">specifically </w:t>
      </w:r>
      <w:r w:rsidR="00800703">
        <w:t>suggest</w:t>
      </w:r>
      <w:r w:rsidR="00C25579">
        <w:t>ed there</w:t>
      </w:r>
      <w:r w:rsidR="00800703">
        <w:t xml:space="preserve"> could be differences in response by social and solitary </w:t>
      </w:r>
      <w:r w:rsidR="00C25579">
        <w:t>bees</w:t>
      </w:r>
      <w:r w:rsidR="00800703">
        <w:t xml:space="preserve"> </w:t>
      </w:r>
      <w:r w:rsidR="00800703">
        <w:fldChar w:fldCharType="begin"/>
      </w:r>
      <w:r w:rsidR="00384684">
        <w:instrText xml:space="preserve"> ADDIN EN.CITE &lt;EndNote&gt;&lt;Cite&gt;&lt;Author&gt;Romero&lt;/Author&gt;&lt;Year&gt;2011&lt;/Year&gt;&lt;RecNum&gt;821&lt;/RecNum&gt;&lt;DisplayText&gt;(Romero et al. 2011)&lt;/DisplayText&gt;&lt;record&gt;&lt;rec-number&gt;821&lt;/rec-number&gt;&lt;foreign-keys&gt;&lt;key app="EN" db-id="er5ss0er8pvd2oere26pxpvr2t5avf5eaa2x"&gt;821&lt;/key&gt;&lt;/foreign-keys&gt;&lt;ref-type name="Journal Article"&gt;17&lt;/ref-type&gt;&lt;contributors&gt;&lt;authors&gt;&lt;author&gt;Romero, Gustavo Q.&lt;/author&gt;&lt;author&gt;Antiqueira, Pablo A. P.&lt;/author&gt;&lt;author&gt;Koricheva, Julia&lt;/author&gt;&lt;/authors&gt;&lt;/contributors&gt;&lt;titles&gt;&lt;title&gt;A meta-analysis of predation risk effects on pollinator behaviour&lt;/title&gt;&lt;secondary-title&gt;PLoS ONE&lt;/secondary-title&gt;&lt;/titles&gt;&lt;periodical&gt;&lt;full-title&gt;Plos One&lt;/full-title&gt;&lt;/periodical&gt;&lt;pages&gt;e20689&lt;/pages&gt;&lt;volume&gt;6&lt;/volume&gt;&lt;number&gt;6&lt;/number&gt;&lt;dates&gt;&lt;year&gt;2011&lt;/year&gt;&lt;pub-dates&gt;&lt;date&gt;06/13&amp;#xD;01/23/received&amp;#xD;05/07/accepted&lt;/date&gt;&lt;/pub-dates&gt;&lt;/dates&gt;&lt;pub-location&gt;San Francisco, USA&lt;/pub-location&gt;&lt;publisher&gt;Public Library of Science&lt;/publisher&gt;&lt;isbn&gt;1932-6203&lt;/isbn&gt;&lt;accession-num&gt;PMC3113803&lt;/accession-num&gt;&lt;urls&gt;&lt;related-urls&gt;&lt;url&gt;http://www.ncbi.nlm.nih.gov/pmc/articles/PMC3113803/&lt;/url&gt;&lt;/related-urls&gt;&lt;/urls&gt;&lt;electronic-resource-num&gt;10.1371/journal.pone.0020689&lt;/electronic-resource-num&gt;&lt;remote-database-name&gt;PMC&lt;/remote-database-name&gt;&lt;/record&gt;&lt;/Cite&gt;&lt;/EndNote&gt;</w:instrText>
      </w:r>
      <w:r w:rsidR="00800703">
        <w:fldChar w:fldCharType="separate"/>
      </w:r>
      <w:r w:rsidR="005E5468">
        <w:rPr>
          <w:noProof/>
        </w:rPr>
        <w:t>(</w:t>
      </w:r>
      <w:hyperlink w:anchor="_ENREF_26" w:tooltip="Romero, 2011 #821" w:history="1">
        <w:r w:rsidR="009E7822">
          <w:rPr>
            <w:noProof/>
          </w:rPr>
          <w:t>Romero et al. 2011</w:t>
        </w:r>
      </w:hyperlink>
      <w:r w:rsidR="005E5468">
        <w:rPr>
          <w:noProof/>
        </w:rPr>
        <w:t>)</w:t>
      </w:r>
      <w:r w:rsidR="00800703">
        <w:fldChar w:fldCharType="end"/>
      </w:r>
      <w:r w:rsidR="00800703">
        <w:t xml:space="preserve">. This highlights the need for more studies addressing the role of flower-occupying predators </w:t>
      </w:r>
      <w:r w:rsidR="00337C73">
        <w:t xml:space="preserve">on different bee taxa, </w:t>
      </w:r>
      <w:r w:rsidR="00C25579">
        <w:t xml:space="preserve">and </w:t>
      </w:r>
      <w:r w:rsidR="00800703">
        <w:t xml:space="preserve">on </w:t>
      </w:r>
      <w:r w:rsidR="00C25579">
        <w:t>b</w:t>
      </w:r>
      <w:r w:rsidR="00337C73">
        <w:t>ees with varying ecological</w:t>
      </w:r>
      <w:r w:rsidR="00C25579">
        <w:t xml:space="preserve"> and life-histor</w:t>
      </w:r>
      <w:r w:rsidR="00337C73">
        <w:t xml:space="preserve">y characteristics. </w:t>
      </w:r>
    </w:p>
    <w:p w14:paraId="2FD53F39" w14:textId="4C97D7C0" w:rsidR="00B848C2" w:rsidRDefault="007468B8" w:rsidP="001E6EF5">
      <w:pPr>
        <w:spacing w:line="480" w:lineRule="auto"/>
        <w:ind w:firstLine="720"/>
        <w:contextualSpacing/>
      </w:pPr>
      <w:r>
        <w:t>T</w:t>
      </w:r>
      <w:r w:rsidR="00125024" w:rsidRPr="00032EC6">
        <w:t>he</w:t>
      </w:r>
      <w:r w:rsidR="00204613" w:rsidRPr="00032EC6">
        <w:t xml:space="preserve"> behavioral responses</w:t>
      </w:r>
      <w:r w:rsidR="00D661CA" w:rsidRPr="00032EC6">
        <w:t xml:space="preserve"> </w:t>
      </w:r>
      <w:r w:rsidR="008C19AA">
        <w:t xml:space="preserve">of </w:t>
      </w:r>
      <w:r w:rsidR="008B0FA1" w:rsidRPr="00032EC6">
        <w:t xml:space="preserve">foraging </w:t>
      </w:r>
      <w:r w:rsidR="00D661CA" w:rsidRPr="00032EC6">
        <w:t>bee</w:t>
      </w:r>
      <w:r w:rsidR="008B0FA1" w:rsidRPr="00032EC6">
        <w:t>s</w:t>
      </w:r>
      <w:r w:rsidR="00204613" w:rsidRPr="00032EC6">
        <w:t xml:space="preserve"> to predators </w:t>
      </w:r>
      <w:r w:rsidR="008C19AA">
        <w:t>likely</w:t>
      </w:r>
      <w:r w:rsidR="00125024" w:rsidRPr="00032EC6">
        <w:t xml:space="preserve"> </w:t>
      </w:r>
      <w:r w:rsidR="00204613" w:rsidRPr="00032EC6">
        <w:t>depend on the</w:t>
      </w:r>
      <w:r w:rsidR="00125024" w:rsidRPr="00032EC6">
        <w:t xml:space="preserve"> bees’</w:t>
      </w:r>
      <w:r w:rsidR="00204613" w:rsidRPr="00032EC6">
        <w:t xml:space="preserve"> ability to recognize </w:t>
      </w:r>
      <w:r w:rsidR="00B72B82">
        <w:t>predators</w:t>
      </w:r>
      <w:r w:rsidR="00874D23">
        <w:t xml:space="preserve"> and whether or not they can learn to avoid them</w:t>
      </w:r>
      <w:r w:rsidR="008C19AA">
        <w:t xml:space="preserve">. </w:t>
      </w:r>
      <w:r w:rsidR="00337C73">
        <w:t>M</w:t>
      </w:r>
      <w:r w:rsidR="008C19AA">
        <w:t xml:space="preserve">ost </w:t>
      </w:r>
      <w:r w:rsidR="002D278B">
        <w:t xml:space="preserve">behavioral studies have focused exclusively </w:t>
      </w:r>
      <w:r w:rsidR="008C19AA">
        <w:t>on eusocial bees</w:t>
      </w:r>
      <w:r w:rsidR="006B2AAB">
        <w:t xml:space="preserve"> in controlled laboratory settings using artificial predators</w:t>
      </w:r>
      <w:r w:rsidR="00204613" w:rsidRPr="00032EC6">
        <w:t xml:space="preserve">. </w:t>
      </w:r>
      <w:r w:rsidR="00337C73">
        <w:t xml:space="preserve">For example, </w:t>
      </w:r>
      <w:r w:rsidR="00AC0B69">
        <w:t xml:space="preserve">such </w:t>
      </w:r>
      <w:r w:rsidR="00C23549">
        <w:t>s</w:t>
      </w:r>
      <w:r w:rsidR="00EC343D">
        <w:t>tudies have shown that s</w:t>
      </w:r>
      <w:r w:rsidR="001945CF" w:rsidRPr="00032EC6">
        <w:t xml:space="preserve">ocial bees </w:t>
      </w:r>
      <w:r w:rsidR="00337C73">
        <w:t xml:space="preserve">are risk averse, </w:t>
      </w:r>
      <w:r w:rsidR="001945CF" w:rsidRPr="00032EC6">
        <w:t>bec</w:t>
      </w:r>
      <w:r w:rsidR="00337C73">
        <w:t>oming</w:t>
      </w:r>
      <w:r w:rsidR="001945CF" w:rsidRPr="00032EC6">
        <w:t xml:space="preserve"> more discrim</w:t>
      </w:r>
      <w:r w:rsidR="00337C73">
        <w:t xml:space="preserve">inating of flowers </w:t>
      </w:r>
      <w:r w:rsidR="001945CF" w:rsidRPr="00032EC6">
        <w:t>after experiencing</w:t>
      </w:r>
      <w:r w:rsidR="00B75B2E" w:rsidRPr="00032EC6">
        <w:t xml:space="preserve"> repeated</w:t>
      </w:r>
      <w:r w:rsidR="001945CF" w:rsidRPr="00032EC6">
        <w:t xml:space="preserve"> simulated predation attempts</w:t>
      </w:r>
      <w:r w:rsidR="00B75C3D">
        <w:t xml:space="preserve"> </w:t>
      </w:r>
      <w:r w:rsidR="00B75C3D">
        <w:fldChar w:fldCharType="begin">
          <w:fldData xml:space="preserve">PEVuZE5vdGU+PENpdGU+PEF1dGhvcj5JbmdzPC9BdXRob3I+PFllYXI+MjAwODwvWWVhcj48UmVj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</w:fldData>
        </w:fldChar>
      </w:r>
      <w:r w:rsidR="00384684">
        <w:instrText xml:space="preserve"> ADDIN EN.CITE </w:instrText>
      </w:r>
      <w:r w:rsidR="00384684">
        <w:fldChar w:fldCharType="begin">
          <w:fldData xml:space="preserve">PEVuZE5vdGU+PENpdGU+PEF1dGhvcj5JbmdzPC9BdXRob3I+PFllYXI+MjAwODwvWWVhcj48UmVj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</w:fldData>
        </w:fldChar>
      </w:r>
      <w:r w:rsidR="00384684">
        <w:instrText xml:space="preserve"> ADDIN EN.CITE.DATA </w:instrText>
      </w:r>
      <w:r w:rsidR="00384684">
        <w:fldChar w:fldCharType="end"/>
      </w:r>
      <w:r w:rsidR="00B75C3D">
        <w:fldChar w:fldCharType="separate"/>
      </w:r>
      <w:r w:rsidR="005E5468">
        <w:rPr>
          <w:noProof/>
        </w:rPr>
        <w:t>(</w:t>
      </w:r>
      <w:hyperlink w:anchor="_ENREF_12" w:tooltip="Ings, 2008 #787" w:history="1">
        <w:r w:rsidR="009E7822">
          <w:rPr>
            <w:noProof/>
          </w:rPr>
          <w:t>Ings and Chittka 2008</w:t>
        </w:r>
      </w:hyperlink>
      <w:r w:rsidR="005E5468">
        <w:rPr>
          <w:noProof/>
        </w:rPr>
        <w:t xml:space="preserve">; </w:t>
      </w:r>
      <w:hyperlink w:anchor="_ENREF_14" w:tooltip="Ings, 2012 #806" w:history="1">
        <w:r w:rsidR="009E7822">
          <w:rPr>
            <w:noProof/>
          </w:rPr>
          <w:t>Ings et al. 2012</w:t>
        </w:r>
      </w:hyperlink>
      <w:r w:rsidR="005E5468">
        <w:rPr>
          <w:noProof/>
        </w:rPr>
        <w:t>)</w:t>
      </w:r>
      <w:r w:rsidR="00B75C3D">
        <w:fldChar w:fldCharType="end"/>
      </w:r>
      <w:r w:rsidR="00337C73">
        <w:t>,</w:t>
      </w:r>
      <w:r w:rsidR="001945CF" w:rsidRPr="00032EC6">
        <w:t xml:space="preserve"> modulat</w:t>
      </w:r>
      <w:r w:rsidR="006357F5">
        <w:t>ing</w:t>
      </w:r>
      <w:r w:rsidR="001945CF" w:rsidRPr="00032EC6">
        <w:t xml:space="preserve"> their exposure to predators by avoiding patches of flowers with high predator densities, scanning flowers before landing on them, and aborting foraging attempts on predator</w:t>
      </w:r>
      <w:r w:rsidR="00EC343D">
        <w:t>-</w:t>
      </w:r>
      <w:r w:rsidR="001945CF" w:rsidRPr="00032EC6">
        <w:t xml:space="preserve">occupied flowers </w:t>
      </w:r>
      <w:r w:rsidR="00B75C3D">
        <w:fldChar w:fldCharType="begin">
          <w:fldData xml:space="preserve">PEVuZE5vdGU+PENpdGU+PEF1dGhvcj5JbmdzPC9BdXRob3I+PFllYXI+MjAwODwvWWVhcj48UmVj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</w:fldData>
        </w:fldChar>
      </w:r>
      <w:r w:rsidR="00384684">
        <w:instrText xml:space="preserve"> ADDIN EN.CITE </w:instrText>
      </w:r>
      <w:r w:rsidR="00384684">
        <w:fldChar w:fldCharType="begin">
          <w:fldData xml:space="preserve">PEVuZE5vdGU+PENpdGU+PEF1dGhvcj5JbmdzPC9BdXRob3I+PFllYXI+MjAwODwvWWVhcj48UmVj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</w:fldData>
        </w:fldChar>
      </w:r>
      <w:r w:rsidR="00384684">
        <w:instrText xml:space="preserve"> ADDIN EN.CITE.DATA </w:instrText>
      </w:r>
      <w:r w:rsidR="00384684">
        <w:fldChar w:fldCharType="end"/>
      </w:r>
      <w:r w:rsidR="00B75C3D">
        <w:fldChar w:fldCharType="separate"/>
      </w:r>
      <w:r w:rsidR="005E5468">
        <w:rPr>
          <w:noProof/>
        </w:rPr>
        <w:t>(</w:t>
      </w:r>
      <w:hyperlink w:anchor="_ENREF_12" w:tooltip="Ings, 2008 #787" w:history="1">
        <w:r w:rsidR="009E7822">
          <w:rPr>
            <w:noProof/>
          </w:rPr>
          <w:t>Ings and Chittka 2008</w:t>
        </w:r>
      </w:hyperlink>
      <w:r w:rsidR="005E5468">
        <w:rPr>
          <w:noProof/>
        </w:rPr>
        <w:t xml:space="preserve">; </w:t>
      </w:r>
      <w:hyperlink w:anchor="_ENREF_13" w:tooltip="Ings, 2009 #790" w:history="1">
        <w:r w:rsidR="009E7822">
          <w:rPr>
            <w:noProof/>
          </w:rPr>
          <w:t>Ings and Chittka 2009</w:t>
        </w:r>
      </w:hyperlink>
      <w:r w:rsidR="005E5468">
        <w:rPr>
          <w:noProof/>
        </w:rPr>
        <w:t xml:space="preserve">; </w:t>
      </w:r>
      <w:hyperlink w:anchor="_ENREF_14" w:tooltip="Ings, 2012 #806" w:history="1">
        <w:r w:rsidR="009E7822">
          <w:rPr>
            <w:noProof/>
          </w:rPr>
          <w:t>Ings et al. 2012</w:t>
        </w:r>
      </w:hyperlink>
      <w:r w:rsidR="005E5468">
        <w:rPr>
          <w:noProof/>
        </w:rPr>
        <w:t>)</w:t>
      </w:r>
      <w:r w:rsidR="00B75C3D">
        <w:fldChar w:fldCharType="end"/>
      </w:r>
      <w:r w:rsidR="001945CF" w:rsidRPr="00032EC6">
        <w:t xml:space="preserve">. </w:t>
      </w:r>
      <w:r w:rsidR="006E3E2C">
        <w:t xml:space="preserve">In contrast, </w:t>
      </w:r>
      <w:r w:rsidR="00EC343D">
        <w:t>t</w:t>
      </w:r>
      <w:r w:rsidR="001945CF" w:rsidRPr="00032EC6">
        <w:t>he behaviors of solitary bees in response to flower-occupying predat</w:t>
      </w:r>
      <w:r w:rsidR="002D278B">
        <w:t>ors have rarely been studied</w:t>
      </w:r>
      <w:r w:rsidR="001945CF" w:rsidRPr="00032EC6">
        <w:t>.</w:t>
      </w:r>
      <w:r w:rsidR="001E6EF5">
        <w:t xml:space="preserve"> </w:t>
      </w:r>
      <w:r w:rsidR="00292B57">
        <w:t xml:space="preserve">Solitary bees’ response to predators could vary greatly </w:t>
      </w:r>
      <w:r w:rsidR="00292B57">
        <w:lastRenderedPageBreak/>
        <w:t xml:space="preserve">depending on a number of factors. On the one hand, if solitary bees are risk averse, they should </w:t>
      </w:r>
      <w:r w:rsidR="00292B57" w:rsidRPr="00032EC6">
        <w:t>display pre-landing avoidance behavior</w:t>
      </w:r>
      <w:r w:rsidR="00292B57">
        <w:t xml:space="preserve">s to flower-occupying predators </w:t>
      </w:r>
      <w:r w:rsidR="00292B57" w:rsidRPr="00032EC6">
        <w:t xml:space="preserve">similar to those of </w:t>
      </w:r>
      <w:r w:rsidR="00292B57">
        <w:t>eu</w:t>
      </w:r>
      <w:r w:rsidR="00292B57" w:rsidRPr="00032EC6">
        <w:t>social bees</w:t>
      </w:r>
      <w:r w:rsidR="00292B57">
        <w:t>. On the other hand, if th</w:t>
      </w:r>
      <w:r w:rsidR="00B65232">
        <w:t>e cost of predation is greater</w:t>
      </w:r>
      <w:r w:rsidR="00292B57">
        <w:t xml:space="preserve"> for solitary bees than social bees</w:t>
      </w:r>
      <w:r w:rsidR="00AC0B69">
        <w:t>,</w:t>
      </w:r>
      <w:r w:rsidR="00B65232">
        <w:t xml:space="preserve"> they may exhibit greater</w:t>
      </w:r>
      <w:r w:rsidR="00B848C2">
        <w:t xml:space="preserve"> responses to flower-occupying predators.</w:t>
      </w:r>
      <w:r w:rsidR="00B65232">
        <w:t xml:space="preserve"> </w:t>
      </w:r>
      <w:r w:rsidR="00B848C2" w:rsidRPr="00032EC6">
        <w:t>Fitness optimization models predict that solitary bees should be more risk averse than social bees</w:t>
      </w:r>
      <w:r w:rsidR="00B848C2">
        <w:t xml:space="preserve"> </w:t>
      </w:r>
      <w:r w:rsidR="00B848C2">
        <w:fldChar w:fldCharType="begin">
          <w:fldData xml:space="preserve">PEVuZE5vdGU+PENpdGU+PEF1dGhvcj5Sb2RyaWd1ZXotR2lyb25lczwvQXV0aG9yPjxZZWFyPjIw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</w:fldData>
        </w:fldChar>
      </w:r>
      <w:r w:rsidR="005E5468">
        <w:instrText xml:space="preserve"> ADDIN EN.CITE </w:instrText>
      </w:r>
      <w:r w:rsidR="005E5468">
        <w:fldChar w:fldCharType="begin">
          <w:fldData xml:space="preserve">PEVuZE5vdGU+PENpdGU+PEF1dGhvcj5Sb2RyaWd1ZXotR2lyb25lczwvQXV0aG9yPjxZZWFyPjIw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</w:fldData>
        </w:fldChar>
      </w:r>
      <w:r w:rsidR="005E5468">
        <w:instrText xml:space="preserve"> ADDIN EN.CITE.DATA </w:instrText>
      </w:r>
      <w:r w:rsidR="005E5468">
        <w:fldChar w:fldCharType="end"/>
      </w:r>
      <w:r w:rsidR="00B848C2">
        <w:fldChar w:fldCharType="separate"/>
      </w:r>
      <w:r w:rsidR="005E5468">
        <w:rPr>
          <w:noProof/>
        </w:rPr>
        <w:t>(</w:t>
      </w:r>
      <w:hyperlink w:anchor="_ENREF_15" w:tooltip="Jones, 2010 #799" w:history="1">
        <w:r w:rsidR="009E7822">
          <w:rPr>
            <w:noProof/>
          </w:rPr>
          <w:t>Jones 2010</w:t>
        </w:r>
      </w:hyperlink>
      <w:r w:rsidR="005E5468">
        <w:rPr>
          <w:noProof/>
        </w:rPr>
        <w:t xml:space="preserve">; </w:t>
      </w:r>
      <w:hyperlink w:anchor="_ENREF_25" w:tooltip="Rodriguez-Girones, 2012 #817" w:history="1">
        <w:r w:rsidR="009E7822">
          <w:rPr>
            <w:noProof/>
          </w:rPr>
          <w:t>Rodriguez-Girones and Bosch 2012</w:t>
        </w:r>
      </w:hyperlink>
      <w:r w:rsidR="005E5468">
        <w:rPr>
          <w:noProof/>
        </w:rPr>
        <w:t>)</w:t>
      </w:r>
      <w:r w:rsidR="00B848C2">
        <w:fldChar w:fldCharType="end"/>
      </w:r>
      <w:r w:rsidR="00B848C2">
        <w:t xml:space="preserve">, given that individual female </w:t>
      </w:r>
      <w:r w:rsidR="00B848C2" w:rsidRPr="00032EC6">
        <w:t xml:space="preserve">solitary bees are the sole </w:t>
      </w:r>
      <w:r w:rsidR="00B848C2">
        <w:t>provisioners</w:t>
      </w:r>
      <w:r w:rsidR="00B848C2" w:rsidRPr="00032EC6">
        <w:t xml:space="preserve"> of their offspring</w:t>
      </w:r>
      <w:r w:rsidR="00B848C2">
        <w:t>. Female mortality</w:t>
      </w:r>
      <w:r w:rsidR="00B848C2" w:rsidRPr="00032EC6">
        <w:t xml:space="preserve"> while foraging</w:t>
      </w:r>
      <w:r w:rsidR="00B848C2">
        <w:t xml:space="preserve"> would therefore effectively eliminate </w:t>
      </w:r>
      <w:r w:rsidR="00B848C2" w:rsidRPr="00032EC6">
        <w:t>t</w:t>
      </w:r>
      <w:r w:rsidR="00B848C2">
        <w:t>hat individual's</w:t>
      </w:r>
      <w:r w:rsidR="00B848C2" w:rsidRPr="00032EC6">
        <w:t xml:space="preserve"> reproductive effort</w:t>
      </w:r>
      <w:r w:rsidR="00B848C2">
        <w:t>, compared to social bees in which foragers contribute indirectly through shared fitness</w:t>
      </w:r>
      <w:r w:rsidR="00B848C2" w:rsidRPr="00032EC6">
        <w:t xml:space="preserve">. </w:t>
      </w:r>
    </w:p>
    <w:p w14:paraId="4D7672C8" w14:textId="50532E22" w:rsidR="00EC343D" w:rsidRDefault="00B848C2" w:rsidP="001E6EF5">
      <w:pPr>
        <w:spacing w:line="480" w:lineRule="auto"/>
        <w:ind w:firstLine="720"/>
        <w:contextualSpacing/>
      </w:pPr>
      <w:r>
        <w:t>However, t</w:t>
      </w:r>
      <w:r w:rsidR="00292B57">
        <w:t xml:space="preserve">he impacts of predators likely </w:t>
      </w:r>
      <w:r w:rsidR="00337C73">
        <w:t xml:space="preserve">also </w:t>
      </w:r>
      <w:r w:rsidR="00292B57">
        <w:t>vary based on their predatory behavior</w:t>
      </w:r>
      <w:r>
        <w:t xml:space="preserve">. </w:t>
      </w:r>
      <w:r w:rsidR="008019E3">
        <w:t>For example</w:t>
      </w:r>
      <w:r w:rsidR="00EC343D">
        <w:t>, v</w:t>
      </w:r>
      <w:r w:rsidR="00D4685C" w:rsidRPr="00032EC6">
        <w:t xml:space="preserve">isually </w:t>
      </w:r>
      <w:r w:rsidR="00121B6E">
        <w:t>cryptic predators should</w:t>
      </w:r>
      <w:r w:rsidR="00D04A55">
        <w:t xml:space="preserve"> only</w:t>
      </w:r>
      <w:r w:rsidR="008019E3">
        <w:t xml:space="preserve"> induce</w:t>
      </w:r>
      <w:r w:rsidR="00D4685C" w:rsidRPr="00032EC6">
        <w:t xml:space="preserve"> </w:t>
      </w:r>
      <w:r w:rsidR="000B72CD" w:rsidRPr="00032EC6">
        <w:t>avoidance</w:t>
      </w:r>
      <w:r w:rsidR="00121B6E">
        <w:t xml:space="preserve"> behaviors in</w:t>
      </w:r>
      <w:r w:rsidR="00D4685C" w:rsidRPr="00032EC6">
        <w:t xml:space="preserve"> bees </w:t>
      </w:r>
      <w:r w:rsidR="00121B6E">
        <w:t xml:space="preserve">that have experienced predation attempts </w:t>
      </w:r>
      <w:r w:rsidR="00B75C3D">
        <w:fldChar w:fldCharType="begin"/>
      </w:r>
      <w:r w:rsidR="005E5468">
        <w:instrText xml:space="preserve"> ADDIN EN.CITE &lt;EndNote&gt;&lt;Cite&gt;&lt;Author&gt;Ings&lt;/Author&gt;&lt;Year&gt;2012&lt;/Year&gt;&lt;RecNum&gt;806&lt;/RecNum&gt;&lt;DisplayText&gt;(Ings et al. 2012)&lt;/DisplayText&gt;&lt;record&gt;&lt;rec-number&gt;806&lt;/rec-number&gt;&lt;foreign-keys&gt;&lt;key app="EN" db-id="er5ss0er8pvd2oere26pxpvr2t5avf5eaa2x"&gt;806&lt;/key&gt;&lt;/foreign-keys&gt;&lt;ref-type name="Journal Article"&gt;17&lt;/ref-type&gt;&lt;contributors&gt;&lt;authors&gt;&lt;author&gt;Ings, T. C.&lt;/author&gt;&lt;author&gt;Wang, M. Y.&lt;/author&gt;&lt;author&gt;Chittka, L.&lt;/author&gt;&lt;/authors&gt;&lt;/contributors&gt;&lt;titles&gt;&lt;title&gt;Colour-independent shape recognition of cryptic predators by bumblebees&lt;/title&gt;&lt;secondary-title&gt;Behavioral Ecology and Sociobiology&lt;/secondary-title&gt;&lt;/titles&gt;&lt;periodical&gt;&lt;full-title&gt;Behavioral Ecology and Sociobiology&lt;/full-title&gt;&lt;abbr-1&gt;Behav. Ecol. Sociobiol.&lt;/abbr-1&gt;&lt;abbr-2&gt;Behav Ecol Sociobiol&lt;/abbr-2&gt;&lt;abbr-3&gt;Behavioral Ecology &amp;amp; Sociobiology&lt;/abbr-3&gt;&lt;/periodical&gt;&lt;pages&gt;487-496&lt;/pages&gt;&lt;volume&gt;66&lt;/volume&gt;&lt;number&gt;3&lt;/number&gt;&lt;dates&gt;&lt;year&gt;2012&lt;/year&gt;&lt;pub-dates&gt;&lt;date&gt;Mar&lt;/date&gt;&lt;/pub-dates&gt;&lt;/dates&gt;&lt;isbn&gt;0340-5443&lt;/isbn&gt;&lt;accession-num&gt;WOS:000300248300014&lt;/accession-num&gt;&lt;urls&gt;&lt;related-urls&gt;&lt;url&gt;&amp;lt;Go to ISI&amp;gt;://WOS:000300248300014&lt;/url&gt;&lt;/related-urls&gt;&lt;/urls&gt;&lt;electronic-resource-num&gt;10.1007/s00265-011-1295-y&lt;/electronic-resource-num&gt;&lt;/record&gt;&lt;/Cite&gt;&lt;/EndNote&gt;</w:instrText>
      </w:r>
      <w:r w:rsidR="00B75C3D">
        <w:fldChar w:fldCharType="separate"/>
      </w:r>
      <w:r w:rsidR="005E5468">
        <w:rPr>
          <w:noProof/>
        </w:rPr>
        <w:t>(</w:t>
      </w:r>
      <w:hyperlink w:anchor="_ENREF_14" w:tooltip="Ings, 2012 #806" w:history="1">
        <w:r w:rsidR="009E7822">
          <w:rPr>
            <w:noProof/>
          </w:rPr>
          <w:t>Ings et al. 2012</w:t>
        </w:r>
      </w:hyperlink>
      <w:r w:rsidR="005E5468">
        <w:rPr>
          <w:noProof/>
        </w:rPr>
        <w:t>)</w:t>
      </w:r>
      <w:r w:rsidR="00B75C3D">
        <w:fldChar w:fldCharType="end"/>
      </w:r>
      <w:r w:rsidR="00575C06" w:rsidRPr="00032EC6">
        <w:t>,</w:t>
      </w:r>
      <w:r w:rsidR="00D4685C" w:rsidRPr="00032EC6">
        <w:t xml:space="preserve"> wh</w:t>
      </w:r>
      <w:r w:rsidR="00575C06" w:rsidRPr="00032EC6">
        <w:t>ereas</w:t>
      </w:r>
      <w:r w:rsidR="00D4685C" w:rsidRPr="00032EC6">
        <w:t xml:space="preserve"> obvious </w:t>
      </w:r>
      <w:r w:rsidR="0064015C">
        <w:t>predators</w:t>
      </w:r>
      <w:r w:rsidR="00D4685C" w:rsidRPr="00032EC6">
        <w:t xml:space="preserve"> may reduce the likelihood of visiting a flower regardless of experience</w:t>
      </w:r>
      <w:r w:rsidR="00B75C3D">
        <w:t xml:space="preserve"> </w:t>
      </w:r>
      <w:r w:rsidR="00B75C3D">
        <w:fldChar w:fldCharType="begin"/>
      </w:r>
      <w:r w:rsidR="00384684">
        <w:instrText xml:space="preserve"> ADDIN EN.CITE &lt;EndNote&gt;&lt;Cite&gt;&lt;Author&gt;Dawson&lt;/Author&gt;&lt;Year&gt;2014&lt;/Year&gt;&lt;RecNum&gt;810&lt;/RecNum&gt;&lt;Prefix&gt;but see &lt;/Prefix&gt;&lt;DisplayText&gt;(but see Dawson and Chittka 2014)&lt;/DisplayText&gt;&lt;record&gt;&lt;rec-number&gt;810&lt;/rec-number&gt;&lt;foreign-keys&gt;&lt;key app="EN" db-id="er5ss0er8pvd2oere26pxpvr2t5avf5eaa2x"&gt;810&lt;/key&gt;&lt;/foreign-keys&gt;&lt;ref-type name="Journal Article"&gt;17&lt;/ref-type&gt;&lt;contributors&gt;&lt;authors&gt;&lt;author&gt;Dawson, Erika H.&lt;/author&gt;&lt;author&gt;Chittka, Lars&lt;/author&gt;&lt;/authors&gt;&lt;/contributors&gt;&lt;titles&gt;&lt;title&gt;&lt;style face="normal" font="default" size="100%"&gt;Bumblebees (&lt;/style&gt;&lt;style face="italic" font="default" size="100%"&gt;Bombus terrestris&lt;/style&gt;&lt;style face="normal" font="default" size="100%"&gt;) use social information as an indicator of safety in dangerous environments&lt;/style&gt;&lt;/title&gt;&lt;secondary-title&gt;Proceedings of the Royal Society B-Biological Sciences&lt;/secondary-title&gt;&lt;/titles&gt;&lt;periodical&gt;&lt;full-title&gt;Proceedings Of The Royal Society B-Biological Sciences&lt;/full-title&gt;&lt;abbr-1&gt;Proc. R. Soc. B-Biol. Sci.&lt;/abbr-1&gt;&lt;/periodical&gt;&lt;volume&gt;281&lt;/volume&gt;&lt;number&gt;1785&lt;/number&gt;&lt;dates&gt;&lt;year&gt;2014&lt;/year&gt;&lt;pub-dates&gt;&lt;date&gt;Jun 22&lt;/date&gt;&lt;/pub-dates&gt;&lt;/dates&gt;&lt;isbn&gt;0962-8452&lt;/isbn&gt;&lt;accession-num&gt;WOS:000335812100004&lt;/accession-num&gt;&lt;urls&gt;&lt;related-urls&gt;&lt;url&gt;&amp;lt;Go to ISI&amp;gt;://WOS:000335812100004&lt;/url&gt;&lt;/related-urls&gt;&lt;/urls&gt;&lt;custom7&gt;20133174&lt;/custom7&gt;&lt;electronic-resource-num&gt;10.1098/rspb.2013.3174&lt;/electronic-resource-num&gt;&lt;/record&gt;&lt;/Cite&gt;&lt;/EndNote&gt;</w:instrText>
      </w:r>
      <w:r w:rsidR="00B75C3D">
        <w:fldChar w:fldCharType="separate"/>
      </w:r>
      <w:r w:rsidR="005E5468">
        <w:rPr>
          <w:noProof/>
        </w:rPr>
        <w:t>(</w:t>
      </w:r>
      <w:hyperlink w:anchor="_ENREF_5" w:tooltip="Dawson, 2014 #810" w:history="1">
        <w:r w:rsidR="009E7822">
          <w:rPr>
            <w:noProof/>
          </w:rPr>
          <w:t>but see Dawson and Chittka 2014</w:t>
        </w:r>
      </w:hyperlink>
      <w:r w:rsidR="005E5468">
        <w:rPr>
          <w:noProof/>
        </w:rPr>
        <w:t>)</w:t>
      </w:r>
      <w:r w:rsidR="00B75C3D">
        <w:fldChar w:fldCharType="end"/>
      </w:r>
      <w:r w:rsidR="00D4685C" w:rsidRPr="00032EC6">
        <w:t xml:space="preserve">. </w:t>
      </w:r>
      <w:r>
        <w:t>I</w:t>
      </w:r>
      <w:r w:rsidR="00D4685C" w:rsidRPr="00032EC6">
        <w:t>f the consequences of not detecting a predator are rarely realized</w:t>
      </w:r>
      <w:r w:rsidR="001D506B" w:rsidRPr="00032EC6">
        <w:t xml:space="preserve"> by foragers</w:t>
      </w:r>
      <w:r w:rsidR="00874D23">
        <w:t xml:space="preserve"> (i.e., an extremely low chance of attack)</w:t>
      </w:r>
      <w:r w:rsidR="00D4685C" w:rsidRPr="00032EC6">
        <w:t xml:space="preserve">, ignoring the </w:t>
      </w:r>
      <w:r w:rsidR="0064015C">
        <w:t xml:space="preserve">predator </w:t>
      </w:r>
      <w:r w:rsidR="00D4685C" w:rsidRPr="00032EC6">
        <w:t xml:space="preserve">and visiting as many flowers as quickly as possible would maximize a bee’s foraging efficiency </w:t>
      </w:r>
      <w:r w:rsidR="00B75C3D">
        <w:fldChar w:fldCharType="begin"/>
      </w:r>
      <w:r w:rsidR="005E5468">
        <w:instrText xml:space="preserve"> ADDIN EN.CITE &lt;EndNote&gt;&lt;Cite&gt;&lt;Author&gt;Burns&lt;/Author&gt;&lt;Year&gt;2005&lt;/Year&gt;&lt;RecNum&gt;812&lt;/RecNum&gt;&lt;DisplayText&gt;(Burns 2005)&lt;/DisplayText&gt;&lt;record&gt;&lt;rec-number&gt;812&lt;/rec-number&gt;&lt;foreign-keys&gt;&lt;key app="EN" db-id="er5ss0er8pvd2oere26pxpvr2t5avf5eaa2x"&gt;812&lt;/key&gt;&lt;/foreign-keys&gt;&lt;ref-type name="Journal Article"&gt;17&lt;/ref-type&gt;&lt;contributors&gt;&lt;authors&gt;&lt;author&gt;Burns, James G.&lt;/author&gt;&lt;/authors&gt;&lt;/contributors&gt;&lt;titles&gt;&lt;title&gt;Impulsive bees forage better: the advantage of quick, sometimes inaccurate foraging decisions&lt;/title&gt;&lt;secondary-title&gt;Animal Behaviour&lt;/secondary-title&gt;&lt;/titles&gt;&lt;periodical&gt;&lt;full-title&gt;Animal Behaviour&lt;/full-title&gt;&lt;abbr-1&gt;Anim. Behav.&lt;/abbr-1&gt;&lt;abbr-2&gt;Anim Behav&lt;/abbr-2&gt;&lt;/periodical&gt;&lt;pages&gt;e1-e5&lt;/pages&gt;&lt;volume&gt;70&lt;/volume&gt;&lt;number&gt;6&lt;/number&gt;&lt;dates&gt;&lt;year&gt;2005&lt;/year&gt;&lt;pub-dates&gt;&lt;date&gt;December&lt;/date&gt;&lt;/pub-dates&gt;&lt;/dates&gt;&lt;isbn&gt;0003-3472&lt;/isbn&gt;&lt;accession-num&gt;ZOOREC:ZOOR14205028310&lt;/accession-num&gt;&lt;urls&gt;&lt;related-urls&gt;&lt;url&gt;&amp;lt;Go to ISI&amp;gt;://ZOOREC:ZOOR14205028310&lt;/url&gt;&lt;/related-urls&gt;&lt;/urls&gt;&lt;electronic-resource-num&gt;10.1016/j.anbehav.2005.06.002&lt;/electronic-resource-num&gt;&lt;/record&gt;&lt;/Cite&gt;&lt;/EndNote&gt;</w:instrText>
      </w:r>
      <w:r w:rsidR="00B75C3D">
        <w:fldChar w:fldCharType="separate"/>
      </w:r>
      <w:r w:rsidR="005E5468">
        <w:rPr>
          <w:noProof/>
        </w:rPr>
        <w:t>(</w:t>
      </w:r>
      <w:hyperlink w:anchor="_ENREF_3" w:tooltip="Burns, 2005 #812" w:history="1">
        <w:r w:rsidR="009E7822">
          <w:rPr>
            <w:noProof/>
          </w:rPr>
          <w:t>Burns 2005</w:t>
        </w:r>
      </w:hyperlink>
      <w:r w:rsidR="005E5468">
        <w:rPr>
          <w:noProof/>
        </w:rPr>
        <w:t>)</w:t>
      </w:r>
      <w:r w:rsidR="00B75C3D">
        <w:fldChar w:fldCharType="end"/>
      </w:r>
      <w:r w:rsidR="00D4685C" w:rsidRPr="00032EC6">
        <w:t xml:space="preserve">. </w:t>
      </w:r>
      <w:r w:rsidR="001E6EF5">
        <w:t>Moreover, while female solitary bees forage for nectar and pollen on flowers, m</w:t>
      </w:r>
      <w:r w:rsidR="00B74DEA">
        <w:t>ales forage mainly for nectar</w:t>
      </w:r>
      <w:r w:rsidR="006E3E2C">
        <w:t>,</w:t>
      </w:r>
      <w:r w:rsidR="00B74DEA">
        <w:t xml:space="preserve"> which takes less time, enabling males to visit flowers more frequently in search of mates</w:t>
      </w:r>
      <w:r w:rsidR="00337C73">
        <w:t>,</w:t>
      </w:r>
      <w:r w:rsidR="00B74DEA">
        <w:t xml:space="preserve"> and ultimately leading to differential effects on the pollination of the flowers they visit</w:t>
      </w:r>
      <w:r w:rsidR="001E6EF5">
        <w:t xml:space="preserve"> </w:t>
      </w:r>
      <w:r w:rsidR="001E6EF5">
        <w:fldChar w:fldCharType="begin">
          <w:fldData xml:space="preserve">PEVuZE5vdGU+PENpdGU+PEF1dGhvcj5OZSZhcG9zO2VtYW48L0F1dGhvcj48WWVhcj4yMDA2PC9Z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=
</w:fldData>
        </w:fldChar>
      </w:r>
      <w:r w:rsidR="005E5468">
        <w:instrText xml:space="preserve"> ADDIN EN.CITE </w:instrText>
      </w:r>
      <w:r w:rsidR="005E5468">
        <w:fldChar w:fldCharType="begin">
          <w:fldData xml:space="preserve">PEVuZE5vdGU+PENpdGU+PEF1dGhvcj5OZSZhcG9zO2VtYW48L0F1dGhvcj48WWVhcj4yMDA2PC9Z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=
</w:fldData>
        </w:fldChar>
      </w:r>
      <w:r w:rsidR="005E5468">
        <w:instrText xml:space="preserve"> ADDIN EN.CITE.DATA </w:instrText>
      </w:r>
      <w:r w:rsidR="005E5468">
        <w:fldChar w:fldCharType="end"/>
      </w:r>
      <w:r w:rsidR="001E6EF5">
        <w:fldChar w:fldCharType="separate"/>
      </w:r>
      <w:r w:rsidR="005E5468">
        <w:rPr>
          <w:noProof/>
        </w:rPr>
        <w:t>(</w:t>
      </w:r>
      <w:hyperlink w:anchor="_ENREF_20" w:tooltip="Ne'eman, 2006 #822" w:history="1">
        <w:r w:rsidR="009E7822">
          <w:rPr>
            <w:noProof/>
          </w:rPr>
          <w:t>Ne'eman et al. 2006</w:t>
        </w:r>
      </w:hyperlink>
      <w:r w:rsidR="005E5468">
        <w:rPr>
          <w:noProof/>
        </w:rPr>
        <w:t>)</w:t>
      </w:r>
      <w:r w:rsidR="001E6EF5">
        <w:fldChar w:fldCharType="end"/>
      </w:r>
      <w:r w:rsidR="001E6EF5">
        <w:t>.</w:t>
      </w:r>
      <w:r w:rsidR="00B74DEA">
        <w:t xml:space="preserve"> </w:t>
      </w:r>
      <w:r>
        <w:t xml:space="preserve">However, nearly nothing has been reported on the response of both male and female solitary bees to </w:t>
      </w:r>
      <w:r w:rsidR="00B65232">
        <w:t xml:space="preserve">cryptic </w:t>
      </w:r>
      <w:r>
        <w:t xml:space="preserve">flower-occupying predators. </w:t>
      </w:r>
      <w:r w:rsidR="00B74DEA">
        <w:t>U</w:t>
      </w:r>
      <w:r w:rsidR="00D4685C" w:rsidRPr="00032EC6">
        <w:t>nderstanding how solitary bees</w:t>
      </w:r>
      <w:r w:rsidR="00EC343D">
        <w:t xml:space="preserve"> </w:t>
      </w:r>
      <w:r w:rsidR="00D4685C" w:rsidRPr="00032EC6">
        <w:t xml:space="preserve">respond to </w:t>
      </w:r>
      <w:r w:rsidR="002D278B">
        <w:t>predators and in more natural settings</w:t>
      </w:r>
      <w:r w:rsidR="00D4685C" w:rsidRPr="00032EC6">
        <w:t xml:space="preserve"> </w:t>
      </w:r>
      <w:r w:rsidR="00EC343D">
        <w:t xml:space="preserve">would </w:t>
      </w:r>
      <w:r w:rsidR="00D4685C" w:rsidRPr="00032EC6">
        <w:t>provide important insight</w:t>
      </w:r>
      <w:r w:rsidR="00575C06" w:rsidRPr="00032EC6">
        <w:t>s</w:t>
      </w:r>
      <w:r w:rsidR="006E3E2C">
        <w:t>,</w:t>
      </w:r>
      <w:r w:rsidR="00D4685C" w:rsidRPr="00032EC6">
        <w:t xml:space="preserve"> </w:t>
      </w:r>
      <w:r w:rsidR="00B74DEA">
        <w:t xml:space="preserve">not only </w:t>
      </w:r>
      <w:r w:rsidR="00D4685C" w:rsidRPr="00032EC6">
        <w:t>into bee foraging strategies</w:t>
      </w:r>
      <w:r w:rsidR="006E3E2C">
        <w:t>,</w:t>
      </w:r>
      <w:r w:rsidR="00D4685C" w:rsidRPr="00032EC6">
        <w:t xml:space="preserve"> </w:t>
      </w:r>
      <w:r w:rsidR="00B74DEA">
        <w:t>but</w:t>
      </w:r>
      <w:r w:rsidR="00D4685C" w:rsidRPr="00032EC6">
        <w:t xml:space="preserve"> </w:t>
      </w:r>
      <w:r w:rsidR="006E3E2C">
        <w:t xml:space="preserve">also </w:t>
      </w:r>
      <w:r w:rsidR="00337C73">
        <w:t>their implications for pollination</w:t>
      </w:r>
      <w:r w:rsidR="00D4685C" w:rsidRPr="00032EC6">
        <w:t xml:space="preserve">. </w:t>
      </w:r>
    </w:p>
    <w:p w14:paraId="7A3C2C08" w14:textId="380CD0BE" w:rsidR="00D4685C" w:rsidRPr="00032EC6" w:rsidRDefault="00D732F0" w:rsidP="00931942">
      <w:pPr>
        <w:spacing w:line="480" w:lineRule="auto"/>
        <w:ind w:firstLine="720"/>
        <w:contextualSpacing/>
      </w:pPr>
      <w:r>
        <w:lastRenderedPageBreak/>
        <w:t>To test whether a cryptic predator would affect</w:t>
      </w:r>
      <w:r w:rsidR="000867FC">
        <w:t xml:space="preserve"> the fora</w:t>
      </w:r>
      <w:r>
        <w:t xml:space="preserve">ging behaviors of solitary bees, we experimentally manipulated </w:t>
      </w:r>
      <w:del w:id="3" w:author="Collin Schwantes" w:date="2018-02-19T14:19:00Z">
        <w:r w:rsidDel="00816640">
          <w:delText xml:space="preserve">predators </w:delText>
        </w:r>
      </w:del>
      <w:ins w:id="4" w:author="Collin Schwantes" w:date="2018-02-19T14:19:00Z">
        <w:r w:rsidR="00816640">
          <w:t xml:space="preserve">predator presence </w:t>
        </w:r>
      </w:ins>
      <w:r>
        <w:t>on flowers</w:t>
      </w:r>
      <w:r w:rsidR="001E6EF5">
        <w:t xml:space="preserve"> in an experimental common garden</w:t>
      </w:r>
      <w:r>
        <w:t xml:space="preserve"> and observed freely foraging solitary bee</w:t>
      </w:r>
      <w:r w:rsidR="001E6EF5">
        <w:t xml:space="preserve"> behaviors</w:t>
      </w:r>
      <w:r>
        <w:t>.</w:t>
      </w:r>
      <w:r w:rsidR="000867FC">
        <w:t xml:space="preserve"> The ambush bug,</w:t>
      </w:r>
      <w:r w:rsidR="006E3E2C">
        <w:t xml:space="preserve"> </w:t>
      </w:r>
      <w:r w:rsidR="000867FC" w:rsidRPr="00032EC6">
        <w:rPr>
          <w:i/>
        </w:rPr>
        <w:t>Phymata americana</w:t>
      </w:r>
      <w:r w:rsidR="000867FC" w:rsidRPr="00032EC6">
        <w:t xml:space="preserve"> </w:t>
      </w:r>
      <w:r w:rsidR="000867FC">
        <w:t xml:space="preserve">Melin, </w:t>
      </w:r>
      <w:r w:rsidR="006E3E2C">
        <w:t>(Reduviidae</w:t>
      </w:r>
      <w:r w:rsidR="000867FC" w:rsidRPr="00032EC6">
        <w:t>)</w:t>
      </w:r>
      <w:r w:rsidR="000867FC">
        <w:t xml:space="preserve"> is one of the most common predators found on sunflowers across the plains</w:t>
      </w:r>
      <w:ins w:id="5" w:author="Collin Schwantes" w:date="2018-02-19T14:19:00Z">
        <w:r w:rsidR="00816640">
          <w:t xml:space="preserve"> of Colorado</w:t>
        </w:r>
      </w:ins>
      <w:r w:rsidR="000867FC">
        <w:t xml:space="preserve"> </w:t>
      </w:r>
      <w:r w:rsidR="0073299D">
        <w:t>and attacks</w:t>
      </w:r>
      <w:r w:rsidR="000867FC">
        <w:t xml:space="preserve"> the most common sunflower visitors, solitary long-horned bees</w:t>
      </w:r>
      <w:r w:rsidR="006E3E2C">
        <w:t xml:space="preserve">, </w:t>
      </w:r>
      <w:r w:rsidR="000867FC" w:rsidRPr="00016AD5">
        <w:rPr>
          <w:i/>
        </w:rPr>
        <w:t xml:space="preserve">Melissodes </w:t>
      </w:r>
      <w:r w:rsidR="000867FC">
        <w:t xml:space="preserve">spp. </w:t>
      </w:r>
      <w:r w:rsidR="000867FC" w:rsidRPr="00C97E54">
        <w:t>Latreille</w:t>
      </w:r>
      <w:r w:rsidR="006E3E2C">
        <w:t xml:space="preserve"> (Apidae</w:t>
      </w:r>
      <w:r w:rsidR="0073299D">
        <w:t xml:space="preserve">). To determine </w:t>
      </w:r>
      <w:r>
        <w:t xml:space="preserve">whether ambush bugs would affect </w:t>
      </w:r>
      <w:r w:rsidR="000867FC">
        <w:t>the foraging behavior of long-horned bees we manipulated ambush bug presence on prairie</w:t>
      </w:r>
      <w:r w:rsidR="000867FC" w:rsidRPr="008C19AA">
        <w:t xml:space="preserve"> sunflowers (</w:t>
      </w:r>
      <w:r w:rsidR="000867FC" w:rsidRPr="00121B6E">
        <w:rPr>
          <w:i/>
        </w:rPr>
        <w:t>Helianthus petiolaris</w:t>
      </w:r>
      <w:r w:rsidR="00DD2149">
        <w:rPr>
          <w:i/>
        </w:rPr>
        <w:t xml:space="preserve"> </w:t>
      </w:r>
      <w:r w:rsidR="00DD2149">
        <w:t>(Nuttall)</w:t>
      </w:r>
      <w:r w:rsidR="000867FC" w:rsidRPr="008C19AA">
        <w:t>, Asteraceae)</w:t>
      </w:r>
      <w:r w:rsidR="000867FC">
        <w:t xml:space="preserve">, and recorded the foraging </w:t>
      </w:r>
      <w:r w:rsidR="008C19AA" w:rsidRPr="008C19AA">
        <w:t xml:space="preserve">behavior of </w:t>
      </w:r>
      <w:r w:rsidR="000867FC">
        <w:t>bees</w:t>
      </w:r>
      <w:r w:rsidR="008C19AA" w:rsidRPr="008C19AA">
        <w:t xml:space="preserve"> </w:t>
      </w:r>
      <w:r w:rsidR="000867FC">
        <w:t xml:space="preserve">while </w:t>
      </w:r>
      <w:r w:rsidR="008C19AA" w:rsidRPr="008C19AA">
        <w:t>visiting</w:t>
      </w:r>
      <w:r w:rsidR="006357F5">
        <w:t xml:space="preserve"> </w:t>
      </w:r>
      <w:r w:rsidR="000867FC">
        <w:t>predator occupied versus control flowers</w:t>
      </w:r>
      <w:r w:rsidR="008C19AA" w:rsidRPr="008C19AA">
        <w:t>.</w:t>
      </w:r>
      <w:r w:rsidR="000867FC">
        <w:t xml:space="preserve"> </w:t>
      </w:r>
      <w:r w:rsidR="001E6EF5">
        <w:t>G</w:t>
      </w:r>
      <w:r w:rsidR="000867FC">
        <w:t>iven that mal</w:t>
      </w:r>
      <w:r>
        <w:t>e and female bees</w:t>
      </w:r>
      <w:r w:rsidR="000867FC">
        <w:t xml:space="preserve"> </w:t>
      </w:r>
      <w:r>
        <w:t xml:space="preserve">exhibit sex-specific foraging behaviors, </w:t>
      </w:r>
      <w:r w:rsidR="000867FC">
        <w:t xml:space="preserve">we also explored sex-specific responses of </w:t>
      </w:r>
      <w:r>
        <w:t xml:space="preserve">foraging </w:t>
      </w:r>
      <w:r w:rsidR="000867FC">
        <w:t>bees to predators.</w:t>
      </w:r>
      <w:r w:rsidR="00D4685C" w:rsidRPr="00032EC6">
        <w:t xml:space="preserve"> </w:t>
      </w:r>
      <w:r w:rsidR="00C4781D">
        <w:t>We predicted that i</w:t>
      </w:r>
      <w:r w:rsidR="00121B6E">
        <w:t xml:space="preserve">f </w:t>
      </w:r>
      <w:r w:rsidR="0073299D">
        <w:t>solitary long-horned</w:t>
      </w:r>
      <w:r w:rsidR="00121B6E">
        <w:t xml:space="preserve"> bees were </w:t>
      </w:r>
      <w:r w:rsidR="00D4685C" w:rsidRPr="00032EC6">
        <w:t xml:space="preserve">risk averse, they </w:t>
      </w:r>
      <w:r w:rsidR="00C4781D">
        <w:t>would</w:t>
      </w:r>
      <w:r w:rsidR="00C4781D" w:rsidRPr="00032EC6">
        <w:t xml:space="preserve"> </w:t>
      </w:r>
      <w:r w:rsidR="00121B6E">
        <w:t>respond</w:t>
      </w:r>
      <w:r w:rsidR="000867FC">
        <w:t xml:space="preserve"> to </w:t>
      </w:r>
      <w:r w:rsidR="00D4685C" w:rsidRPr="00032EC6">
        <w:t>predator</w:t>
      </w:r>
      <w:r w:rsidR="000867FC">
        <w:t>s by modifying their foraging behaviors on predator occupied flowers</w:t>
      </w:r>
      <w:r w:rsidR="00D4685C" w:rsidRPr="00032EC6">
        <w:t xml:space="preserve">. Specifically, </w:t>
      </w:r>
      <w:r w:rsidR="00C141E5" w:rsidRPr="00032EC6">
        <w:t xml:space="preserve">we </w:t>
      </w:r>
      <w:r w:rsidR="00D4685C" w:rsidRPr="00032EC6">
        <w:t>predict</w:t>
      </w:r>
      <w:r w:rsidR="00C141E5" w:rsidRPr="00032EC6">
        <w:t>ed that</w:t>
      </w:r>
      <w:r w:rsidR="00D4685C" w:rsidRPr="00032EC6">
        <w:t xml:space="preserve"> </w:t>
      </w:r>
      <w:r w:rsidR="009D3EC5" w:rsidRPr="00032EC6">
        <w:t>solitary be</w:t>
      </w:r>
      <w:r w:rsidR="00C4781D">
        <w:t>e</w:t>
      </w:r>
      <w:r w:rsidR="009D3EC5" w:rsidRPr="00032EC6">
        <w:t>s w</w:t>
      </w:r>
      <w:r w:rsidR="00C4781D">
        <w:t>ould</w:t>
      </w:r>
      <w:r w:rsidR="00121B6E">
        <w:t xml:space="preserve"> respond </w:t>
      </w:r>
      <w:r w:rsidR="006E3E2C">
        <w:t xml:space="preserve">to flowers with predators </w:t>
      </w:r>
      <w:r w:rsidR="00C8582D">
        <w:t>by</w:t>
      </w:r>
      <w:r w:rsidR="009D3EC5" w:rsidRPr="00032EC6">
        <w:t xml:space="preserve"> </w:t>
      </w:r>
      <w:r w:rsidR="00C8582D">
        <w:t>1)</w:t>
      </w:r>
      <w:r w:rsidR="00C8582D" w:rsidRPr="00032EC6">
        <w:t xml:space="preserve"> visit</w:t>
      </w:r>
      <w:r w:rsidR="00C8582D">
        <w:t xml:space="preserve">ing </w:t>
      </w:r>
      <w:r w:rsidR="006E3E2C">
        <w:t xml:space="preserve">those </w:t>
      </w:r>
      <w:r w:rsidR="00C8582D" w:rsidRPr="00032EC6">
        <w:t xml:space="preserve">flowers less frequently, </w:t>
      </w:r>
      <w:r w:rsidR="00C8582D">
        <w:t xml:space="preserve">2) </w:t>
      </w:r>
      <w:r w:rsidR="0073299D" w:rsidRPr="00032EC6">
        <w:t>spend</w:t>
      </w:r>
      <w:r w:rsidR="0073299D">
        <w:t>ing</w:t>
      </w:r>
      <w:r w:rsidR="0073299D" w:rsidRPr="00032EC6">
        <w:t xml:space="preserve"> less time per visit</w:t>
      </w:r>
      <w:r w:rsidR="001E6EF5">
        <w:t>,</w:t>
      </w:r>
      <w:r w:rsidR="0073299D">
        <w:t xml:space="preserve"> </w:t>
      </w:r>
      <w:r w:rsidR="006E3E2C">
        <w:t xml:space="preserve">and </w:t>
      </w:r>
      <w:r w:rsidR="0073299D" w:rsidRPr="00032EC6">
        <w:t xml:space="preserve">3) </w:t>
      </w:r>
      <w:r w:rsidR="00D4685C" w:rsidRPr="00032EC6">
        <w:t>be</w:t>
      </w:r>
      <w:r w:rsidR="00C8582D">
        <w:t>ing</w:t>
      </w:r>
      <w:r w:rsidR="00D4685C" w:rsidRPr="00032EC6">
        <w:t xml:space="preserve"> less likely to collect pollen and nectar</w:t>
      </w:r>
      <w:r w:rsidR="0073299D">
        <w:t xml:space="preserve"> when visiting</w:t>
      </w:r>
      <w:r w:rsidR="00B74DEA">
        <w:t xml:space="preserve">. In addition, if </w:t>
      </w:r>
      <w:r w:rsidR="00B40433">
        <w:t>exposure to predators varied between male and female bees based on foraging behavior</w:t>
      </w:r>
      <w:del w:id="6" w:author="Collin Schwantes" w:date="2018-02-19T14:22:00Z">
        <w:r w:rsidR="00B40433" w:rsidDel="00432607">
          <w:delText>,</w:delText>
        </w:r>
      </w:del>
      <w:r w:rsidR="00B40433">
        <w:t xml:space="preserve"> </w:t>
      </w:r>
      <w:del w:id="7" w:author="Collin Schwantes" w:date="2018-02-19T14:22:00Z">
        <w:r w:rsidR="00B74DEA" w:rsidDel="00816640">
          <w:delText xml:space="preserve">the cost of predatory encounters </w:delText>
        </w:r>
        <w:r w:rsidR="00B40433" w:rsidDel="00816640">
          <w:delText>could differ</w:delText>
        </w:r>
      </w:del>
      <w:r w:rsidR="00B40433">
        <w:t xml:space="preserve">, </w:t>
      </w:r>
      <w:ins w:id="8" w:author="Collin Schwantes" w:date="2018-02-19T14:24:00Z">
        <w:r w:rsidR="00432607">
          <w:t xml:space="preserve">we expect to observe </w:t>
        </w:r>
      </w:ins>
      <w:del w:id="9" w:author="Collin Schwantes" w:date="2018-02-19T14:23:00Z">
        <w:r w:rsidR="00B40433" w:rsidDel="00432607">
          <w:delText xml:space="preserve">and </w:delText>
        </w:r>
      </w:del>
      <w:r w:rsidR="00B40433">
        <w:t xml:space="preserve">4) </w:t>
      </w:r>
      <w:del w:id="10" w:author="Collin Schwantes" w:date="2018-02-19T14:24:00Z">
        <w:r w:rsidR="00B40433" w:rsidDel="00432607">
          <w:delText>result in</w:delText>
        </w:r>
      </w:del>
      <w:r w:rsidR="00B40433">
        <w:t xml:space="preserve"> sex-specific </w:t>
      </w:r>
      <w:r w:rsidR="001E6EF5">
        <w:t>behavioral responses to predators</w:t>
      </w:r>
      <w:r w:rsidR="0073299D">
        <w:t xml:space="preserve">. </w:t>
      </w:r>
    </w:p>
    <w:p w14:paraId="7172304E" w14:textId="77777777" w:rsidR="00C141E5" w:rsidRPr="00032EC6" w:rsidRDefault="00C141E5" w:rsidP="00931942">
      <w:pPr>
        <w:spacing w:line="480" w:lineRule="auto"/>
        <w:contextualSpacing/>
        <w:rPr>
          <w:b/>
        </w:rPr>
      </w:pPr>
    </w:p>
    <w:p w14:paraId="44B414D9" w14:textId="77777777" w:rsidR="00D4685C" w:rsidRDefault="00D4685C" w:rsidP="00931942">
      <w:pPr>
        <w:spacing w:line="480" w:lineRule="auto"/>
        <w:contextualSpacing/>
        <w:rPr>
          <w:b/>
        </w:rPr>
      </w:pPr>
      <w:r w:rsidRPr="00032EC6">
        <w:rPr>
          <w:b/>
        </w:rPr>
        <w:t>Materials and Methods</w:t>
      </w:r>
    </w:p>
    <w:p w14:paraId="22BCD140" w14:textId="77777777" w:rsidR="009F6913" w:rsidRPr="00032EC6" w:rsidRDefault="009F6913" w:rsidP="00931942">
      <w:pPr>
        <w:spacing w:line="480" w:lineRule="auto"/>
        <w:contextualSpacing/>
        <w:rPr>
          <w:b/>
        </w:rPr>
      </w:pPr>
    </w:p>
    <w:p w14:paraId="02559754" w14:textId="5BA1B5E4" w:rsidR="009F6913" w:rsidRPr="009F6913" w:rsidRDefault="00D4685C" w:rsidP="009F6913">
      <w:pPr>
        <w:spacing w:line="480" w:lineRule="auto"/>
        <w:contextualSpacing/>
        <w:rPr>
          <w:i/>
        </w:rPr>
      </w:pPr>
      <w:r w:rsidRPr="009F6913">
        <w:rPr>
          <w:i/>
        </w:rPr>
        <w:t xml:space="preserve">Study </w:t>
      </w:r>
      <w:r w:rsidR="009F6913">
        <w:rPr>
          <w:i/>
        </w:rPr>
        <w:t>S</w:t>
      </w:r>
      <w:r w:rsidRPr="009F6913">
        <w:rPr>
          <w:i/>
        </w:rPr>
        <w:t xml:space="preserve">ystem  </w:t>
      </w:r>
    </w:p>
    <w:p w14:paraId="7BD737C4" w14:textId="31BD9D2B" w:rsidR="005704B6" w:rsidRDefault="00D4685C" w:rsidP="009F6913">
      <w:pPr>
        <w:spacing w:line="480" w:lineRule="auto"/>
        <w:ind w:firstLine="720"/>
        <w:contextualSpacing/>
      </w:pPr>
      <w:r w:rsidRPr="00032EC6">
        <w:t xml:space="preserve">Sunflowers </w:t>
      </w:r>
      <w:r w:rsidR="00C4781D">
        <w:t>(</w:t>
      </w:r>
      <w:r w:rsidR="00C4781D" w:rsidRPr="00C8582D">
        <w:rPr>
          <w:i/>
        </w:rPr>
        <w:t>Helianthus</w:t>
      </w:r>
      <w:r w:rsidR="00C4781D">
        <w:t xml:space="preserve"> spp</w:t>
      </w:r>
      <w:r w:rsidR="00DD2149">
        <w:t>.</w:t>
      </w:r>
      <w:r w:rsidR="00C4781D">
        <w:t xml:space="preserve">, Asteraceae) </w:t>
      </w:r>
      <w:r w:rsidRPr="00032EC6">
        <w:t>are a dominant flo</w:t>
      </w:r>
      <w:r w:rsidR="000867FC">
        <w:t>wer</w:t>
      </w:r>
      <w:r w:rsidRPr="00032EC6">
        <w:t xml:space="preserve"> across the plains of North America and the primary food resource for at least 31 species of bee </w:t>
      </w:r>
      <w:r w:rsidRPr="00032EC6">
        <w:fldChar w:fldCharType="begin" w:fldLock="1"/>
      </w:r>
      <w:r w:rsidRPr="00032EC6">
        <w:instrText>ADDIN CSL_CITATION { "citationItems" : [ { "id" : "ITEM-1", "itemData" : { "author" : [ { "dropping-particle" : "", "family" : "Hurd", "given" : "Paul D", "non-dropping-particle" : "", "parse-names" : false, "suffix" : "" }, { "dropping-particle" : "", "family" : "Laberge", "given" : "Wallace E", "non-dropping-particle" : "", "parse-names" : false, "suffix" : "" }, { "dropping-particle" : "", "family" : "Linsley", "given" : "E. Gorton", "non-dropping-particle" : "", "parse-names" : false, "suffix" : "" } ], "container-title" : "Smithsonian Contributions to Zoology", "id" : "ITEM-1", "issue" : "310", "issued" : { "date-parts" : [ [ "1980" ] ] }, "title" : "Prinicipal sunflower bees of North America with emphasis on the southwestern United States (Hymenoptera: Apoidea)", "type" : "article-journal" }, "uris" : [ "http://www.mendeley.com/documents/?uuid=154870a6-b274-4dc9-bd6b-f72ca02e6df1" ] } ], "mendeley" : { "formattedCitation" : "(Hurd et al. 1980)", "plainTextFormattedCitation" : "(Hurd et al. 1980)", "previouslyFormattedCitation" : "(Hurd et al. 1980)" }, "properties" : { "noteIndex" : 0 }, "schema" : "https://github.com/citation-style-language/schema/raw/master/csl-citation.json" }</w:instrText>
      </w:r>
      <w:r w:rsidRPr="00032EC6">
        <w:fldChar w:fldCharType="separate"/>
      </w:r>
      <w:r w:rsidRPr="00032EC6">
        <w:rPr>
          <w:noProof/>
        </w:rPr>
        <w:t>(Hurd et al. 1980)</w:t>
      </w:r>
      <w:r w:rsidRPr="00032EC6">
        <w:fldChar w:fldCharType="end"/>
      </w:r>
      <w:r w:rsidR="000867FC">
        <w:t xml:space="preserve">, </w:t>
      </w:r>
      <w:r w:rsidR="000867FC">
        <w:lastRenderedPageBreak/>
        <w:t>i</w:t>
      </w:r>
      <w:r w:rsidR="00B74DEA">
        <w:t xml:space="preserve">ncluding many long-horned bees, </w:t>
      </w:r>
      <w:r w:rsidR="00F32A56">
        <w:t>m</w:t>
      </w:r>
      <w:r w:rsidR="00F32A56" w:rsidRPr="00032EC6">
        <w:t>embers of the solitary bee genus</w:t>
      </w:r>
      <w:r w:rsidR="00F32A56" w:rsidRPr="00F32A56">
        <w:rPr>
          <w:i/>
        </w:rPr>
        <w:t xml:space="preserve"> </w:t>
      </w:r>
      <w:r w:rsidR="000867FC" w:rsidRPr="00F32A56">
        <w:rPr>
          <w:i/>
        </w:rPr>
        <w:t>Melissodes</w:t>
      </w:r>
      <w:r w:rsidR="00E824C4">
        <w:rPr>
          <w:i/>
        </w:rPr>
        <w:t xml:space="preserve">. </w:t>
      </w:r>
      <w:r w:rsidR="00E824C4" w:rsidRPr="00032EC6">
        <w:t xml:space="preserve">The prairie sunflower, </w:t>
      </w:r>
      <w:r w:rsidR="00E824C4" w:rsidRPr="00032EC6">
        <w:rPr>
          <w:i/>
        </w:rPr>
        <w:t>Helianthus petiolaris,</w:t>
      </w:r>
      <w:r w:rsidR="00E824C4" w:rsidRPr="00032EC6">
        <w:t xml:space="preserve"> is especially abundant in sandy disturbed soils found throughout urban and rural environments</w:t>
      </w:r>
      <w:r w:rsidR="00E824C4">
        <w:t xml:space="preserve"> </w:t>
      </w:r>
      <w:r w:rsidR="00E824C4">
        <w:fldChar w:fldCharType="begin">
          <w:fldData xml:space="preserve">PEVuZE5vdGU+PENpdGU+PEF1dGhvcj5IZWlzZXI8L0F1dGhvcj48WWVhcj4xOTQ3PC9ZZWFyPjxS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</w:fldData>
        </w:fldChar>
      </w:r>
      <w:r w:rsidR="00E824C4">
        <w:instrText xml:space="preserve"> ADDIN EN.CITE </w:instrText>
      </w:r>
      <w:r w:rsidR="00E824C4">
        <w:fldChar w:fldCharType="begin">
          <w:fldData xml:space="preserve">PEVuZE5vdGU+PENpdGU+PEF1dGhvcj5IZWlzZXI8L0F1dGhvcj48WWVhcj4xOTQ3PC9ZZWFyPjxS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</w:fldData>
        </w:fldChar>
      </w:r>
      <w:r w:rsidR="00E824C4">
        <w:instrText xml:space="preserve"> ADDIN EN.CITE.DATA </w:instrText>
      </w:r>
      <w:r w:rsidR="00E824C4">
        <w:fldChar w:fldCharType="end"/>
      </w:r>
      <w:r w:rsidR="00E824C4">
        <w:fldChar w:fldCharType="separate"/>
      </w:r>
      <w:r w:rsidR="00E824C4">
        <w:rPr>
          <w:noProof/>
        </w:rPr>
        <w:t>(</w:t>
      </w:r>
      <w:hyperlink w:anchor="_ENREF_10" w:tooltip="Heiser, 1947 #805" w:history="1">
        <w:r w:rsidR="00E824C4">
          <w:rPr>
            <w:noProof/>
          </w:rPr>
          <w:t>Heiser 1947</w:t>
        </w:r>
      </w:hyperlink>
      <w:r w:rsidR="00E824C4">
        <w:rPr>
          <w:noProof/>
        </w:rPr>
        <w:t xml:space="preserve">; </w:t>
      </w:r>
      <w:hyperlink w:anchor="_ENREF_11" w:tooltip="Hurd, 1980 #803" w:history="1">
        <w:r w:rsidR="00E824C4">
          <w:rPr>
            <w:noProof/>
          </w:rPr>
          <w:t>Hurd et al. 1980</w:t>
        </w:r>
      </w:hyperlink>
      <w:r w:rsidR="00E824C4">
        <w:rPr>
          <w:noProof/>
        </w:rPr>
        <w:t>)</w:t>
      </w:r>
      <w:r w:rsidR="00E824C4">
        <w:fldChar w:fldCharType="end"/>
      </w:r>
      <w:r w:rsidR="00E824C4">
        <w:t xml:space="preserve"> and a</w:t>
      </w:r>
      <w:r w:rsidR="00E824C4" w:rsidRPr="00032EC6">
        <w:t>long roadsides on the plains of Colorado</w:t>
      </w:r>
      <w:r w:rsidR="00E824C4">
        <w:t>, where d</w:t>
      </w:r>
      <w:r w:rsidR="00E824C4" w:rsidRPr="00032EC6">
        <w:t xml:space="preserve">ensities </w:t>
      </w:r>
      <w:r w:rsidR="00E824C4">
        <w:t xml:space="preserve">of plants </w:t>
      </w:r>
      <w:r w:rsidR="00E824C4" w:rsidRPr="00032EC6">
        <w:t>can be as high as four plants per meter (N</w:t>
      </w:r>
      <w:r w:rsidR="00E824C4" w:rsidRPr="00032EC6">
        <w:rPr>
          <w:vertAlign w:val="subscript"/>
        </w:rPr>
        <w:t>transects</w:t>
      </w:r>
      <w:r w:rsidR="00E824C4" w:rsidRPr="00032EC6">
        <w:t xml:space="preserve"> = 32, mean ± SE = 22 ± 8.96 plants/ 50 m, Schwantes, </w:t>
      </w:r>
      <w:r w:rsidR="00E824C4" w:rsidRPr="00F32A56">
        <w:rPr>
          <w:i/>
        </w:rPr>
        <w:t>unpub. data</w:t>
      </w:r>
      <w:r w:rsidR="00E824C4" w:rsidRPr="00032EC6">
        <w:t>). Each plant has multiple flowers borne on a highly branched stem.</w:t>
      </w:r>
      <w:r w:rsidR="00B74DEA">
        <w:t xml:space="preserve"> </w:t>
      </w:r>
      <w:r w:rsidR="00E824C4">
        <w:t xml:space="preserve">In Colorado, </w:t>
      </w:r>
      <w:r w:rsidR="00AB3242">
        <w:rPr>
          <w:i/>
        </w:rPr>
        <w:t>Melissodes</w:t>
      </w:r>
      <w:r w:rsidR="00E824C4" w:rsidRPr="00E824C4">
        <w:rPr>
          <w:i/>
        </w:rPr>
        <w:t xml:space="preserve"> agilis</w:t>
      </w:r>
      <w:r w:rsidR="00AB3242">
        <w:rPr>
          <w:i/>
        </w:rPr>
        <w:t xml:space="preserve"> </w:t>
      </w:r>
      <w:r w:rsidR="00AB3242">
        <w:t xml:space="preserve">(Cresson) is one of the most frequent visitors to </w:t>
      </w:r>
      <w:r w:rsidR="00AB3242" w:rsidRPr="00AB3242">
        <w:rPr>
          <w:i/>
        </w:rPr>
        <w:t>H. petiolaris</w:t>
      </w:r>
      <w:r w:rsidR="00AB3242">
        <w:rPr>
          <w:i/>
        </w:rPr>
        <w:t xml:space="preserve"> </w:t>
      </w:r>
      <w:r w:rsidR="00AB3242">
        <w:t xml:space="preserve">and in the height of summer, females can be found collecting both nectar and pollen to provision offspring </w:t>
      </w:r>
      <w:r w:rsidR="00B65232">
        <w:t xml:space="preserve">with </w:t>
      </w:r>
      <w:r w:rsidR="00AB3242">
        <w:t xml:space="preserve">while males forage for nectar and occur at even higher densities while patrolling for potential mates (A. Carper personal observation). Moreover, </w:t>
      </w:r>
      <w:r w:rsidR="00AB3242" w:rsidRPr="00AB3242">
        <w:rPr>
          <w:i/>
        </w:rPr>
        <w:t>M. agilis</w:t>
      </w:r>
      <w:r w:rsidR="00AB3242">
        <w:t xml:space="preserve"> is </w:t>
      </w:r>
      <w:r w:rsidR="00E824C4">
        <w:t>a</w:t>
      </w:r>
      <w:r w:rsidR="00AB3242">
        <w:t xml:space="preserve"> reported </w:t>
      </w:r>
      <w:r w:rsidR="00E824C4">
        <w:t xml:space="preserve">oligolege of </w:t>
      </w:r>
      <w:r w:rsidR="00E824C4" w:rsidRPr="00E824C4">
        <w:rPr>
          <w:i/>
        </w:rPr>
        <w:t>Helianthus</w:t>
      </w:r>
      <w:r w:rsidR="009E7822">
        <w:t xml:space="preserve"> </w:t>
      </w:r>
      <w:r w:rsidR="009E7822">
        <w:fldChar w:fldCharType="begin">
          <w:fldData xml:space="preserve">PEVuZE5vdGU+PENpdGU+PEF1dGhvcj5MYUJlcmdlPC9BdXRob3I+PFllYXI+MTk2MTwvWWVhcj48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</w:fldData>
        </w:fldChar>
      </w:r>
      <w:r w:rsidR="009E7822">
        <w:instrText xml:space="preserve"> ADDIN EN.CITE </w:instrText>
      </w:r>
      <w:r w:rsidR="009E7822">
        <w:fldChar w:fldCharType="begin">
          <w:fldData xml:space="preserve">PEVuZE5vdGU+PENpdGU+PEF1dGhvcj5MYUJlcmdlPC9BdXRob3I+PFllYXI+MTk2MTwvWWVhcj48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</w:fldData>
        </w:fldChar>
      </w:r>
      <w:r w:rsidR="009E7822">
        <w:instrText xml:space="preserve"> ADDIN EN.CITE.DATA </w:instrText>
      </w:r>
      <w:r w:rsidR="009E7822">
        <w:fldChar w:fldCharType="end"/>
      </w:r>
      <w:r w:rsidR="009E7822">
        <w:fldChar w:fldCharType="separate"/>
      </w:r>
      <w:r w:rsidR="009E7822">
        <w:rPr>
          <w:noProof/>
        </w:rPr>
        <w:t>(</w:t>
      </w:r>
      <w:hyperlink w:anchor="_ENREF_18" w:tooltip="LaBerge, 1961 #826" w:history="1">
        <w:r w:rsidR="009E7822">
          <w:rPr>
            <w:noProof/>
          </w:rPr>
          <w:t>LaBerge 1961</w:t>
        </w:r>
      </w:hyperlink>
      <w:r w:rsidR="009E7822">
        <w:rPr>
          <w:noProof/>
        </w:rPr>
        <w:t>)</w:t>
      </w:r>
      <w:r w:rsidR="009E7822">
        <w:fldChar w:fldCharType="end"/>
      </w:r>
      <w:r w:rsidR="00AB3242">
        <w:t xml:space="preserve"> with</w:t>
      </w:r>
      <w:r w:rsidR="009E7822">
        <w:t xml:space="preserve"> </w:t>
      </w:r>
      <w:r w:rsidR="00B74DEA">
        <w:t xml:space="preserve">specialized morphology and behaviors </w:t>
      </w:r>
      <w:r w:rsidR="00E824C4">
        <w:t xml:space="preserve">to </w:t>
      </w:r>
      <w:r w:rsidR="00AB3242">
        <w:t>collect</w:t>
      </w:r>
      <w:r w:rsidR="009E7822">
        <w:t xml:space="preserve"> </w:t>
      </w:r>
      <w:r w:rsidR="00B74DEA">
        <w:t xml:space="preserve">pollen </w:t>
      </w:r>
      <w:r w:rsidR="00B74DEA">
        <w:fldChar w:fldCharType="begin">
          <w:fldData xml:space="preserve">PEVuZE5vdGU+PENpdGU+PEF1dGhvcj5DYW5lPC9BdXRob3I+PFllYXI+MjAxNzwvWWVhcj48UmVj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</w:fldData>
        </w:fldChar>
      </w:r>
      <w:r w:rsidR="00384684">
        <w:instrText xml:space="preserve"> ADDIN EN.CITE </w:instrText>
      </w:r>
      <w:r w:rsidR="00384684">
        <w:fldChar w:fldCharType="begin">
          <w:fldData xml:space="preserve">PEVuZE5vdGU+PENpdGU+PEF1dGhvcj5DYW5lPC9BdXRob3I+PFllYXI+MjAxNzwvWWVhcj48UmVj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</w:fldData>
        </w:fldChar>
      </w:r>
      <w:r w:rsidR="00384684">
        <w:instrText xml:space="preserve"> ADDIN EN.CITE.DATA </w:instrText>
      </w:r>
      <w:r w:rsidR="00384684">
        <w:fldChar w:fldCharType="end"/>
      </w:r>
      <w:r w:rsidR="00B74DEA">
        <w:fldChar w:fldCharType="separate"/>
      </w:r>
      <w:r w:rsidR="005E5468">
        <w:rPr>
          <w:noProof/>
        </w:rPr>
        <w:t>(</w:t>
      </w:r>
      <w:hyperlink w:anchor="_ENREF_4" w:tooltip="Cane, 2017 #820" w:history="1">
        <w:r w:rsidR="009E7822">
          <w:rPr>
            <w:noProof/>
          </w:rPr>
          <w:t>Cane 2017</w:t>
        </w:r>
      </w:hyperlink>
      <w:r w:rsidR="005E5468">
        <w:rPr>
          <w:noProof/>
        </w:rPr>
        <w:t xml:space="preserve">; </w:t>
      </w:r>
      <w:hyperlink w:anchor="_ENREF_22" w:tooltip="Parker, 1981 #819" w:history="1">
        <w:r w:rsidR="009E7822">
          <w:rPr>
            <w:noProof/>
          </w:rPr>
          <w:t>Parker et al. 1981</w:t>
        </w:r>
      </w:hyperlink>
      <w:r w:rsidR="005E5468">
        <w:rPr>
          <w:noProof/>
        </w:rPr>
        <w:t>)</w:t>
      </w:r>
      <w:r w:rsidR="00B74DEA">
        <w:fldChar w:fldCharType="end"/>
      </w:r>
      <w:r w:rsidRPr="00032EC6">
        <w:t>.</w:t>
      </w:r>
      <w:r w:rsidR="00AB3242">
        <w:t xml:space="preserve"> Other species of </w:t>
      </w:r>
      <w:r w:rsidR="00AB3242" w:rsidRPr="00AB3242">
        <w:rPr>
          <w:i/>
        </w:rPr>
        <w:t>Melissodes</w:t>
      </w:r>
      <w:r w:rsidR="00AB3242">
        <w:t xml:space="preserve"> also frequently visit </w:t>
      </w:r>
      <w:r w:rsidR="00AB3242" w:rsidRPr="00AB3242">
        <w:rPr>
          <w:i/>
        </w:rPr>
        <w:t>H. petiolaris</w:t>
      </w:r>
      <w:r w:rsidR="00AB3242">
        <w:t xml:space="preserve"> in Colorado, including </w:t>
      </w:r>
      <w:r w:rsidR="00E824C4" w:rsidRPr="00E824C4">
        <w:rPr>
          <w:i/>
        </w:rPr>
        <w:t>M. coreopsis</w:t>
      </w:r>
      <w:r w:rsidR="00AB3242">
        <w:rPr>
          <w:i/>
        </w:rPr>
        <w:t xml:space="preserve"> </w:t>
      </w:r>
      <w:r w:rsidR="00AB3242">
        <w:t>(Robertson)</w:t>
      </w:r>
      <w:r w:rsidR="00E824C4">
        <w:t xml:space="preserve">, </w:t>
      </w:r>
      <w:r w:rsidR="00E824C4" w:rsidRPr="00E824C4">
        <w:rPr>
          <w:i/>
        </w:rPr>
        <w:t>M. communis</w:t>
      </w:r>
      <w:r w:rsidR="00AB3242">
        <w:rPr>
          <w:i/>
        </w:rPr>
        <w:t xml:space="preserve"> </w:t>
      </w:r>
      <w:r w:rsidR="00AB3242">
        <w:t>(Cresson)</w:t>
      </w:r>
      <w:r w:rsidR="00E824C4">
        <w:t xml:space="preserve">, and </w:t>
      </w:r>
      <w:r w:rsidR="00E824C4" w:rsidRPr="00E824C4">
        <w:rPr>
          <w:i/>
        </w:rPr>
        <w:t>M. comptoides</w:t>
      </w:r>
      <w:r w:rsidR="00AB3242">
        <w:rPr>
          <w:i/>
        </w:rPr>
        <w:t xml:space="preserve"> </w:t>
      </w:r>
      <w:r w:rsidR="00AB3242">
        <w:t xml:space="preserve">(Robertson), though determinations </w:t>
      </w:r>
      <w:r w:rsidR="00E702B0">
        <w:t xml:space="preserve">to species </w:t>
      </w:r>
      <w:r w:rsidR="00AB3242">
        <w:t xml:space="preserve">in the field or even by photo are </w:t>
      </w:r>
      <w:r w:rsidR="00E702B0">
        <w:t>rarely</w:t>
      </w:r>
      <w:r w:rsidR="00AB3242">
        <w:t xml:space="preserve"> possible. </w:t>
      </w:r>
    </w:p>
    <w:p w14:paraId="09585428" w14:textId="23CE06DA" w:rsidR="00D4685C" w:rsidRDefault="00DD2149" w:rsidP="00981BF2">
      <w:pPr>
        <w:spacing w:line="480" w:lineRule="auto"/>
        <w:contextualSpacing/>
      </w:pPr>
      <w:r>
        <w:tab/>
      </w:r>
      <w:r w:rsidR="00700F77">
        <w:t xml:space="preserve">In addition to bees, the flowers of </w:t>
      </w:r>
      <w:r w:rsidR="00700F77" w:rsidRPr="00C8582D">
        <w:rPr>
          <w:i/>
        </w:rPr>
        <w:t>H. petiolari</w:t>
      </w:r>
      <w:r w:rsidR="00700F77">
        <w:rPr>
          <w:i/>
        </w:rPr>
        <w:t xml:space="preserve">s </w:t>
      </w:r>
      <w:r w:rsidR="00700F77">
        <w:t>in CO are also frequently occupied by the jagged a</w:t>
      </w:r>
      <w:r w:rsidR="00C4781D" w:rsidRPr="00C4781D">
        <w:t xml:space="preserve">mbush bug, </w:t>
      </w:r>
      <w:r w:rsidR="00C4781D" w:rsidRPr="00C8582D">
        <w:rPr>
          <w:i/>
        </w:rPr>
        <w:t>Phymata americana</w:t>
      </w:r>
      <w:r w:rsidR="00700F77">
        <w:t xml:space="preserve">, which can be easily observed on the discs of flowers </w:t>
      </w:r>
      <w:r w:rsidR="007851FE">
        <w:t>(Fig.</w:t>
      </w:r>
      <w:r w:rsidR="00C4781D" w:rsidRPr="00C4781D">
        <w:t xml:space="preserve"> 1</w:t>
      </w:r>
      <w:r w:rsidR="00D4685C" w:rsidRPr="00032EC6">
        <w:t>). Ambush bugs are common</w:t>
      </w:r>
      <w:r w:rsidR="00585305">
        <w:t>, occurring</w:t>
      </w:r>
      <w:r w:rsidR="00585305" w:rsidRPr="00032EC6">
        <w:t xml:space="preserve"> </w:t>
      </w:r>
      <w:r>
        <w:t>on</w:t>
      </w:r>
      <w:r w:rsidR="00585305">
        <w:t xml:space="preserve"> roughly </w:t>
      </w:r>
      <w:r w:rsidR="00C8582D">
        <w:t>40</w:t>
      </w:r>
      <w:r w:rsidR="00585305">
        <w:t xml:space="preserve">% of flowering plants </w:t>
      </w:r>
      <w:r w:rsidR="00585305" w:rsidRPr="00032EC6">
        <w:t>in August and September</w:t>
      </w:r>
      <w:r w:rsidR="00585305">
        <w:t xml:space="preserve">, with an average density of </w:t>
      </w:r>
      <w:r w:rsidR="00585305" w:rsidRPr="00032EC6">
        <w:t xml:space="preserve"> 0.08 ± </w:t>
      </w:r>
      <w:r w:rsidR="00585305">
        <w:t xml:space="preserve">0.03 </w:t>
      </w:r>
      <w:r w:rsidR="00585305" w:rsidRPr="00032EC6">
        <w:t>ambush bugs</w:t>
      </w:r>
      <w:r w:rsidR="00585305">
        <w:t xml:space="preserve"> per </w:t>
      </w:r>
      <w:r w:rsidR="00585305" w:rsidRPr="00032EC6">
        <w:t>flower</w:t>
      </w:r>
      <w:r w:rsidR="00585305">
        <w:t xml:space="preserve"> head</w:t>
      </w:r>
      <w:r w:rsidR="00585305" w:rsidRPr="00032EC6">
        <w:t xml:space="preserve"> (N</w:t>
      </w:r>
      <w:r w:rsidR="00585305">
        <w:rPr>
          <w:vertAlign w:val="subscript"/>
        </w:rPr>
        <w:t>transects</w:t>
      </w:r>
      <w:r w:rsidR="00585305">
        <w:t xml:space="preserve"> = 32). They are </w:t>
      </w:r>
      <w:r w:rsidR="00D4685C" w:rsidRPr="00032EC6">
        <w:t>cryptic predators</w:t>
      </w:r>
      <w:r w:rsidR="00585305">
        <w:t xml:space="preserve">, </w:t>
      </w:r>
      <w:r w:rsidR="00585305" w:rsidRPr="00032EC6">
        <w:t>preferentially occu</w:t>
      </w:r>
      <w:r w:rsidR="00BE47C4">
        <w:t>pyi</w:t>
      </w:r>
      <w:r w:rsidR="00585305">
        <w:t>ng</w:t>
      </w:r>
      <w:r w:rsidR="00585305" w:rsidRPr="00032EC6">
        <w:t xml:space="preserve"> yellow flowers</w:t>
      </w:r>
      <w:r w:rsidR="00B75C3D">
        <w:t xml:space="preserve"> </w:t>
      </w:r>
      <w:r w:rsidR="00B75C3D">
        <w:fldChar w:fldCharType="begin"/>
      </w:r>
      <w:r w:rsidR="00384684">
        <w:instrText xml:space="preserve"> ADDIN EN.CITE &lt;EndNote&gt;&lt;Cite&gt;&lt;Author&gt;Greco&lt;/Author&gt;&lt;Year&gt;1994&lt;/Year&gt;&lt;RecNum&gt;802&lt;/RecNum&gt;&lt;DisplayText&gt;(Greco and Kevan 1994)&lt;/DisplayText&gt;&lt;record&gt;&lt;rec-number&gt;802&lt;/rec-number&gt;&lt;foreign-keys&gt;&lt;key app="EN" db-id="er5ss0er8pvd2oere26pxpvr2t5avf5eaa2x"&gt;802&lt;/key&gt;&lt;/foreign-keys&gt;&lt;ref-type name="Journal Article"&gt;17&lt;/ref-type&gt;&lt;contributors&gt;&lt;authors&gt;&lt;author&gt;Greco, C. E.&lt;/author&gt;&lt;author&gt;Kevan, P. G.&lt;/author&gt;&lt;/authors&gt;&lt;/contributors&gt;&lt;titles&gt;&lt;title&gt;&lt;style face="normal" font="default" size="100%"&gt;Contrasting patch choosing by anthophilous ambush predators - vegetation and floral cues for decisions by a crab spider (&lt;/style&gt;&lt;style face="italic" font="default" size="100%"&gt;Misumena vatia&lt;/style&gt;&lt;style face="normal" font="default" size="100%"&gt;) and males and females of an ambush bug (&lt;/style&gt;&lt;style face="italic" font="default" size="100%"&gt;Phymata americana&lt;/style&gt;&lt;style face="normal" font="default" size="100%"&gt;)&lt;/style&gt;&lt;/title&gt;&lt;secondary-title&gt;Canadian Journal of Zoology&lt;/secondary-title&gt;&lt;/titles&gt;&lt;periodical&gt;&lt;full-title&gt;Canadian Journal of Zoology&lt;/full-title&gt;&lt;abbr-1&gt;Can. J. Zool.&lt;/abbr-1&gt;&lt;abbr-2&gt;Can J Zool&lt;/abbr-2&gt;&lt;/periodical&gt;&lt;pages&gt;1583-1588&lt;/pages&gt;&lt;volume&gt;72&lt;/volume&gt;&lt;number&gt;9&lt;/number&gt;&lt;dates&gt;&lt;year&gt;1994&lt;/year&gt;&lt;pub-dates&gt;&lt;date&gt;Sep&lt;/date&gt;&lt;/pub-dates&gt;&lt;/dates&gt;&lt;isbn&gt;0008-4301&lt;/isbn&gt;&lt;accession-num&gt;WOS:A1994QE43500008&lt;/accession-num&gt;&lt;urls&gt;&lt;related-urls&gt;&lt;url&gt;&amp;lt;Go to ISI&amp;gt;://WOS:A1994QE43500008&lt;/url&gt;&lt;/related-urls&gt;&lt;/urls&gt;&lt;electronic-resource-num&gt;10.1139/z94-210&lt;/electronic-resource-num&gt;&lt;/record&gt;&lt;/Cite&gt;&lt;/EndNote&gt;</w:instrText>
      </w:r>
      <w:r w:rsidR="00B75C3D">
        <w:fldChar w:fldCharType="separate"/>
      </w:r>
      <w:r w:rsidR="005E5468">
        <w:rPr>
          <w:noProof/>
        </w:rPr>
        <w:t>(</w:t>
      </w:r>
      <w:hyperlink w:anchor="_ENREF_8" w:tooltip="Greco, 1994 #802" w:history="1">
        <w:r w:rsidR="009E7822">
          <w:rPr>
            <w:noProof/>
          </w:rPr>
          <w:t>Greco and Kevan 1994</w:t>
        </w:r>
      </w:hyperlink>
      <w:r w:rsidR="005E5468">
        <w:rPr>
          <w:noProof/>
        </w:rPr>
        <w:t>)</w:t>
      </w:r>
      <w:r w:rsidR="00B75C3D">
        <w:fldChar w:fldCharType="end"/>
      </w:r>
      <w:r>
        <w:t>,</w:t>
      </w:r>
      <w:r w:rsidR="00E242E5">
        <w:t xml:space="preserve"> </w:t>
      </w:r>
      <w:r w:rsidR="00F32A56">
        <w:t>which</w:t>
      </w:r>
      <w:r w:rsidR="00E242E5">
        <w:t xml:space="preserve"> match their bright yellow color</w:t>
      </w:r>
      <w:r>
        <w:t>;</w:t>
      </w:r>
      <w:r w:rsidR="00025299">
        <w:t xml:space="preserve"> </w:t>
      </w:r>
      <w:r w:rsidR="00F32A56">
        <w:t>a</w:t>
      </w:r>
      <w:r w:rsidR="00585305">
        <w:t xml:space="preserve">re </w:t>
      </w:r>
      <w:r w:rsidR="00D4685C" w:rsidRPr="00032EC6">
        <w:t>capable of capturing prey many times their</w:t>
      </w:r>
      <w:r w:rsidR="00E242E5">
        <w:t xml:space="preserve"> own</w:t>
      </w:r>
      <w:r w:rsidR="00025299">
        <w:t xml:space="preserve"> size</w:t>
      </w:r>
      <w:r>
        <w:t>;</w:t>
      </w:r>
      <w:r w:rsidR="00025299">
        <w:t xml:space="preserve"> and have been reported preying on at least18 different species of </w:t>
      </w:r>
      <w:r w:rsidR="00D4685C" w:rsidRPr="00032EC6">
        <w:t>bees</w:t>
      </w:r>
      <w:r w:rsidR="008C7A76" w:rsidRPr="00025299">
        <w:rPr>
          <w:i/>
        </w:rPr>
        <w:t xml:space="preserve"> </w:t>
      </w:r>
      <w:r w:rsidR="008C7A76">
        <w:fldChar w:fldCharType="begin">
          <w:fldData xml:space="preserve">PEVuZE5vdGU+PENpdGU+PEF1dGhvcj5CYWxkdWY8L0F1dGhvcj48WWVhcj4xOTQzPC9ZZWFyPjxS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</w:fldData>
        </w:fldChar>
      </w:r>
      <w:r w:rsidR="00384684">
        <w:instrText xml:space="preserve"> ADDIN EN.CITE </w:instrText>
      </w:r>
      <w:r w:rsidR="00384684">
        <w:fldChar w:fldCharType="begin">
          <w:fldData xml:space="preserve">PEVuZE5vdGU+PENpdGU+PEF1dGhvcj5CYWxkdWY8L0F1dGhvcj48WWVhcj4xOTQzPC9ZZWFyPjxS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</w:fldData>
        </w:fldChar>
      </w:r>
      <w:r w:rsidR="00384684">
        <w:instrText xml:space="preserve"> ADDIN EN.CITE.DATA </w:instrText>
      </w:r>
      <w:r w:rsidR="00384684">
        <w:fldChar w:fldCharType="end"/>
      </w:r>
      <w:r w:rsidR="008C7A76">
        <w:fldChar w:fldCharType="separate"/>
      </w:r>
      <w:r w:rsidR="005E5468">
        <w:rPr>
          <w:noProof/>
        </w:rPr>
        <w:t>(</w:t>
      </w:r>
      <w:hyperlink w:anchor="_ENREF_1" w:tooltip="Balduf, 1943 #792" w:history="1">
        <w:r w:rsidR="009E7822">
          <w:rPr>
            <w:noProof/>
          </w:rPr>
          <w:t>Balduf 1943</w:t>
        </w:r>
      </w:hyperlink>
      <w:r w:rsidR="005E5468">
        <w:rPr>
          <w:noProof/>
        </w:rPr>
        <w:t xml:space="preserve">; </w:t>
      </w:r>
      <w:hyperlink w:anchor="_ENREF_7" w:tooltip="Elliott, 1994 #797" w:history="1">
        <w:r w:rsidR="009E7822">
          <w:rPr>
            <w:noProof/>
          </w:rPr>
          <w:t>Elliott and Elliott 1994</w:t>
        </w:r>
      </w:hyperlink>
      <w:r w:rsidR="005E5468">
        <w:rPr>
          <w:noProof/>
        </w:rPr>
        <w:t xml:space="preserve">; </w:t>
      </w:r>
      <w:hyperlink w:anchor="_ENREF_19" w:tooltip="Mason, 1977 #794" w:history="1">
        <w:r w:rsidR="009E7822">
          <w:rPr>
            <w:noProof/>
          </w:rPr>
          <w:t>Mason 1977</w:t>
        </w:r>
      </w:hyperlink>
      <w:r w:rsidR="005E5468">
        <w:rPr>
          <w:noProof/>
        </w:rPr>
        <w:t>)</w:t>
      </w:r>
      <w:r w:rsidR="008C7A76">
        <w:fldChar w:fldCharType="end"/>
      </w:r>
      <w:r w:rsidR="00D4685C" w:rsidRPr="00032EC6">
        <w:t>.</w:t>
      </w:r>
      <w:r w:rsidR="00BE47C4">
        <w:t xml:space="preserve"> </w:t>
      </w:r>
      <w:r w:rsidR="008114F1">
        <w:t xml:space="preserve">Moreover, ambush bugs also consume nectar from the flowers </w:t>
      </w:r>
      <w:r>
        <w:t xml:space="preserve">on </w:t>
      </w:r>
      <w:r>
        <w:lastRenderedPageBreak/>
        <w:t xml:space="preserve">which </w:t>
      </w:r>
      <w:r w:rsidR="008114F1">
        <w:t xml:space="preserve">they hunt, allowing them to survive longer periods of time without prey </w:t>
      </w:r>
      <w:r w:rsidR="008114F1">
        <w:fldChar w:fldCharType="begin"/>
      </w:r>
      <w:r w:rsidR="005E5468">
        <w:instrText xml:space="preserve"> ADDIN EN.CITE &lt;EndNote&gt;&lt;Cite&gt;&lt;Author&gt;Yong&lt;/Author&gt;&lt;Year&gt;2003&lt;/Year&gt;&lt;RecNum&gt;818&lt;/RecNum&gt;&lt;DisplayText&gt;(Yong 2003)&lt;/DisplayText&gt;&lt;record&gt;&lt;rec-number&gt;818&lt;/rec-number&gt;&lt;foreign-keys&gt;&lt;key app="EN" db-id="er5ss0er8pvd2oere26pxpvr2t5avf5eaa2x"&gt;818&lt;/key&gt;&lt;/foreign-keys&gt;&lt;ref-type name="Journal Article"&gt;17&lt;/ref-type&gt;&lt;contributors&gt;&lt;authors&gt;&lt;author&gt;Yong, T. H.&lt;/author&gt;&lt;/authors&gt;&lt;/contributors&gt;&lt;titles&gt;&lt;title&gt;Nectar-feeding by a predatory ambush bug (Heteroptera : Phymatidae) that hunts on flowers&lt;/title&gt;&lt;secondary-title&gt;Annals of the Entomological Society of America&lt;/secondary-title&gt;&lt;/titles&gt;&lt;periodical&gt;&lt;full-title&gt;Annals of the Entomological Society of America&lt;/full-title&gt;&lt;abbr-1&gt;Ann. Entomol. Soc. Am.&lt;/abbr-1&gt;&lt;abbr-2&gt;Ann Entomol Soc Am&lt;/abbr-2&gt;&lt;/periodical&gt;&lt;pages&gt;643-651&lt;/pages&gt;&lt;volume&gt;96&lt;/volume&gt;&lt;number&gt;5&lt;/number&gt;&lt;dates&gt;&lt;year&gt;2003&lt;/year&gt;&lt;pub-dates&gt;&lt;date&gt;Sep&lt;/date&gt;&lt;/pub-dates&gt;&lt;/dates&gt;&lt;isbn&gt;0013-8746&lt;/isbn&gt;&lt;accession-num&gt;WOS:000185580100006&lt;/accession-num&gt;&lt;urls&gt;&lt;related-urls&gt;&lt;url&gt;&amp;lt;Go to ISI&amp;gt;://WOS:000185580100006&lt;/url&gt;&lt;/related-urls&gt;&lt;/urls&gt;&lt;electronic-resource-num&gt;10.1603/0013-8746(2003)096[0643:nbapab]2.0.co;2&lt;/electronic-resource-num&gt;&lt;/record&gt;&lt;/Cite&gt;&lt;/EndNote&gt;</w:instrText>
      </w:r>
      <w:r w:rsidR="008114F1">
        <w:fldChar w:fldCharType="separate"/>
      </w:r>
      <w:r w:rsidR="005E5468">
        <w:rPr>
          <w:noProof/>
        </w:rPr>
        <w:t>(</w:t>
      </w:r>
      <w:hyperlink w:anchor="_ENREF_28" w:tooltip="Yong, 2003 #818" w:history="1">
        <w:r w:rsidR="009E7822">
          <w:rPr>
            <w:noProof/>
          </w:rPr>
          <w:t>Yong 2003</w:t>
        </w:r>
      </w:hyperlink>
      <w:r w:rsidR="005E5468">
        <w:rPr>
          <w:noProof/>
        </w:rPr>
        <w:t>)</w:t>
      </w:r>
      <w:r w:rsidR="008114F1">
        <w:fldChar w:fldCharType="end"/>
      </w:r>
      <w:r w:rsidR="008114F1">
        <w:t xml:space="preserve">, and enabling them to be very effective sit-and-wait predators. </w:t>
      </w:r>
    </w:p>
    <w:p w14:paraId="0D6C76B0" w14:textId="77777777" w:rsidR="009F6913" w:rsidRPr="00032EC6" w:rsidRDefault="009F6913" w:rsidP="00981BF2">
      <w:pPr>
        <w:spacing w:line="480" w:lineRule="auto"/>
        <w:contextualSpacing/>
      </w:pPr>
    </w:p>
    <w:p w14:paraId="67B6F24A" w14:textId="745C74C0" w:rsidR="009F6913" w:rsidRDefault="009F6913" w:rsidP="009F6913">
      <w:pPr>
        <w:spacing w:line="480" w:lineRule="auto"/>
        <w:contextualSpacing/>
      </w:pPr>
      <w:r>
        <w:rPr>
          <w:i/>
        </w:rPr>
        <w:t>Experimental D</w:t>
      </w:r>
      <w:r w:rsidRPr="009F6913">
        <w:rPr>
          <w:i/>
        </w:rPr>
        <w:t>esign</w:t>
      </w:r>
      <w:r>
        <w:t xml:space="preserve"> </w:t>
      </w:r>
    </w:p>
    <w:p w14:paraId="75727F47" w14:textId="2B760EDC" w:rsidR="009F6913" w:rsidRPr="009F6913" w:rsidRDefault="005D4F62" w:rsidP="009F6913">
      <w:pPr>
        <w:spacing w:line="480" w:lineRule="auto"/>
        <w:ind w:firstLine="720"/>
        <w:contextualSpacing/>
        <w:rPr>
          <w:i/>
        </w:rPr>
      </w:pPr>
      <w:r>
        <w:t>We conducted th</w:t>
      </w:r>
      <w:r w:rsidR="00F32A56">
        <w:t>is</w:t>
      </w:r>
      <w:r>
        <w:t xml:space="preserve"> experiment and all observations in a common garden of </w:t>
      </w:r>
      <w:r w:rsidR="00B756AC" w:rsidRPr="00032EC6">
        <w:rPr>
          <w:i/>
        </w:rPr>
        <w:t>Helianthus petiolaris</w:t>
      </w:r>
      <w:r w:rsidR="00CE1CD6">
        <w:t xml:space="preserve"> </w:t>
      </w:r>
      <w:r w:rsidRPr="00032EC6">
        <w:t>at the University of Colorado’s 30</w:t>
      </w:r>
      <w:r w:rsidRPr="00032EC6">
        <w:rPr>
          <w:vertAlign w:val="superscript"/>
        </w:rPr>
        <w:t>th</w:t>
      </w:r>
      <w:r w:rsidRPr="00032EC6">
        <w:t xml:space="preserve"> </w:t>
      </w:r>
      <w:r w:rsidR="00B74DEA">
        <w:t>S</w:t>
      </w:r>
      <w:r w:rsidRPr="00032EC6">
        <w:t>treet greenhouse (Boulder, Colorado, USA).</w:t>
      </w:r>
      <w:r>
        <w:t xml:space="preserve"> Plants </w:t>
      </w:r>
      <w:r w:rsidR="00B756AC" w:rsidRPr="00032EC6">
        <w:t>were grown</w:t>
      </w:r>
      <w:r w:rsidR="00D4685C" w:rsidRPr="00032EC6">
        <w:t xml:space="preserve"> from seeds collected from </w:t>
      </w:r>
      <w:r w:rsidR="00D254D2">
        <w:t xml:space="preserve">wild plants growing in </w:t>
      </w:r>
      <w:r w:rsidR="00D4685C" w:rsidRPr="00032EC6">
        <w:t>32 sites across eastern Colorado during September of 2013. See</w:t>
      </w:r>
      <w:r w:rsidR="0073299D">
        <w:t xml:space="preserve">ds from all sites were </w:t>
      </w:r>
      <w:r w:rsidR="00D4685C" w:rsidRPr="00032EC6">
        <w:t xml:space="preserve">mixed before storage to reduce any impacts of local phenotypes. In March of 2014, </w:t>
      </w:r>
      <w:r w:rsidR="00B756AC" w:rsidRPr="00032EC6">
        <w:t xml:space="preserve">seeds were </w:t>
      </w:r>
      <w:r w:rsidR="00D4685C" w:rsidRPr="00032EC6">
        <w:t xml:space="preserve">germinated in petri dishes </w:t>
      </w:r>
      <w:r>
        <w:t xml:space="preserve">and </w:t>
      </w:r>
      <w:r w:rsidR="00D4685C" w:rsidRPr="00032EC6">
        <w:t xml:space="preserve">then planted </w:t>
      </w:r>
      <w:r w:rsidR="00D254D2">
        <w:t xml:space="preserve">in </w:t>
      </w:r>
      <w:r w:rsidR="00D254D2" w:rsidRPr="00032EC6">
        <w:t xml:space="preserve">groups of five seedlings </w:t>
      </w:r>
      <w:r w:rsidR="00B756AC" w:rsidRPr="00032EC6">
        <w:t xml:space="preserve">into </w:t>
      </w:r>
      <w:r w:rsidR="00D254D2" w:rsidRPr="00032EC6">
        <w:t xml:space="preserve">10cm x 10cm </w:t>
      </w:r>
      <w:r w:rsidR="00B756AC" w:rsidRPr="00032EC6">
        <w:t>pots in</w:t>
      </w:r>
      <w:r w:rsidR="00D254D2">
        <w:t xml:space="preserve"> </w:t>
      </w:r>
      <w:r>
        <w:t>the</w:t>
      </w:r>
      <w:r w:rsidR="00D4685C" w:rsidRPr="00032EC6">
        <w:t xml:space="preserve"> greenhouse. In May, </w:t>
      </w:r>
      <w:r w:rsidR="003B1032" w:rsidRPr="00032EC6">
        <w:t xml:space="preserve">individual </w:t>
      </w:r>
      <w:r w:rsidR="00D4685C" w:rsidRPr="00032EC6">
        <w:t>sunflowers</w:t>
      </w:r>
      <w:r w:rsidR="00575C06" w:rsidRPr="00032EC6">
        <w:t xml:space="preserve"> were</w:t>
      </w:r>
      <w:r w:rsidR="00D4685C" w:rsidRPr="00032EC6">
        <w:t xml:space="preserve"> </w:t>
      </w:r>
      <w:r w:rsidR="00B756AC" w:rsidRPr="00032EC6">
        <w:t xml:space="preserve">transplanted </w:t>
      </w:r>
      <w:r w:rsidR="00D4685C" w:rsidRPr="00032EC6">
        <w:t>into outdoor flowerbeds</w:t>
      </w:r>
      <w:r w:rsidR="007468B8">
        <w:t>, spaced</w:t>
      </w:r>
      <w:r w:rsidR="00D4685C" w:rsidRPr="00032EC6">
        <w:t xml:space="preserve"> 60 cm apart </w:t>
      </w:r>
      <w:r w:rsidR="00D254D2">
        <w:t>to mim</w:t>
      </w:r>
      <w:r>
        <w:t xml:space="preserve">ic natural plant </w:t>
      </w:r>
      <w:r w:rsidR="007468B8">
        <w:t xml:space="preserve">densities, and </w:t>
      </w:r>
      <w:r w:rsidR="00D4685C" w:rsidRPr="00032EC6">
        <w:t xml:space="preserve">watered regularly throughout the summer. </w:t>
      </w:r>
      <w:r w:rsidR="00981BF2">
        <w:t>P</w:t>
      </w:r>
      <w:r w:rsidR="00D254D2">
        <w:t>lants</w:t>
      </w:r>
      <w:r w:rsidR="007468B8">
        <w:t xml:space="preserve"> bloom</w:t>
      </w:r>
      <w:r w:rsidR="00981BF2">
        <w:t>ed</w:t>
      </w:r>
      <w:r w:rsidR="007468B8">
        <w:t xml:space="preserve"> for two weeks prior to</w:t>
      </w:r>
      <w:r w:rsidR="00D4685C" w:rsidRPr="00032EC6">
        <w:t xml:space="preserve"> </w:t>
      </w:r>
      <w:r w:rsidR="00F32A56">
        <w:t xml:space="preserve">experimental </w:t>
      </w:r>
      <w:r w:rsidR="007468B8">
        <w:t>trials</w:t>
      </w:r>
      <w:r w:rsidR="00D4685C" w:rsidRPr="00032EC6">
        <w:t xml:space="preserve"> </w:t>
      </w:r>
      <w:r w:rsidR="00F32A56">
        <w:t xml:space="preserve">to insure they were attractive to local bees </w:t>
      </w:r>
      <w:r w:rsidR="00D4685C" w:rsidRPr="00032EC6">
        <w:t xml:space="preserve">and </w:t>
      </w:r>
      <w:r w:rsidR="007468B8">
        <w:t>continue</w:t>
      </w:r>
      <w:r w:rsidR="00981BF2">
        <w:t>d</w:t>
      </w:r>
      <w:r w:rsidR="00D4685C" w:rsidRPr="00032EC6">
        <w:t xml:space="preserve"> to bloom several weeks after the trials ended. Before the experiments took place, no predator</w:t>
      </w:r>
      <w:r w:rsidR="00F32A56">
        <w:t>s</w:t>
      </w:r>
      <w:r w:rsidR="00D4685C" w:rsidRPr="00032EC6">
        <w:t xml:space="preserve"> w</w:t>
      </w:r>
      <w:r w:rsidR="00F32A56">
        <w:t>ere</w:t>
      </w:r>
      <w:r w:rsidR="00D4685C" w:rsidRPr="00032EC6">
        <w:t xml:space="preserve"> observed </w:t>
      </w:r>
      <w:r w:rsidR="00F32A56">
        <w:t>on any experimental plants</w:t>
      </w:r>
      <w:r w:rsidR="00D4685C" w:rsidRPr="00032EC6">
        <w:t>.</w:t>
      </w:r>
    </w:p>
    <w:p w14:paraId="032137DB" w14:textId="76C53356" w:rsidR="0071213E" w:rsidRPr="00032EC6" w:rsidRDefault="00D4685C" w:rsidP="00931942">
      <w:pPr>
        <w:spacing w:line="480" w:lineRule="auto"/>
        <w:ind w:firstLine="720"/>
        <w:contextualSpacing/>
      </w:pPr>
      <w:r w:rsidRPr="00032EC6">
        <w:t>To determine how foraging bees respond</w:t>
      </w:r>
      <w:r w:rsidR="00D254D2">
        <w:t>ed</w:t>
      </w:r>
      <w:r w:rsidRPr="00032EC6">
        <w:t xml:space="preserve"> to</w:t>
      </w:r>
      <w:r w:rsidR="00F32A56">
        <w:t xml:space="preserve"> a</w:t>
      </w:r>
      <w:r w:rsidR="005D4F62">
        <w:t>mbush bug</w:t>
      </w:r>
      <w:r w:rsidR="007A3169">
        <w:t>s</w:t>
      </w:r>
      <w:r w:rsidR="00DD2149">
        <w:t>,</w:t>
      </w:r>
      <w:r w:rsidR="007A3169">
        <w:t xml:space="preserve"> w</w:t>
      </w:r>
      <w:r w:rsidR="007468B8">
        <w:t xml:space="preserve">e manipulated </w:t>
      </w:r>
      <w:r w:rsidR="00DB1FEC">
        <w:t xml:space="preserve">ambush bug </w:t>
      </w:r>
      <w:r w:rsidR="007468B8">
        <w:t>presence on</w:t>
      </w:r>
      <w:r w:rsidR="007A3169">
        <w:t xml:space="preserve"> individual </w:t>
      </w:r>
      <w:r w:rsidRPr="00032EC6">
        <w:t>sunflower</w:t>
      </w:r>
      <w:r w:rsidR="007A3169">
        <w:t xml:space="preserve"> inflorescences</w:t>
      </w:r>
      <w:r w:rsidR="005D4F62">
        <w:t>.</w:t>
      </w:r>
      <w:r w:rsidRPr="00032EC6">
        <w:t xml:space="preserve"> </w:t>
      </w:r>
      <w:r w:rsidR="00DD2149">
        <w:t>W</w:t>
      </w:r>
      <w:r w:rsidR="00B61B94">
        <w:t>e use</w:t>
      </w:r>
      <w:r w:rsidR="0073299D">
        <w:t>d</w:t>
      </w:r>
      <w:r w:rsidR="00981BF2">
        <w:t xml:space="preserve"> two </w:t>
      </w:r>
      <w:r w:rsidR="00DB1FEC" w:rsidRPr="00032EC6">
        <w:t>di</w:t>
      </w:r>
      <w:r w:rsidR="00DB1FEC">
        <w:t>gital single lens reflex</w:t>
      </w:r>
      <w:r w:rsidR="00DB1FEC" w:rsidRPr="00032EC6">
        <w:t xml:space="preserve"> </w:t>
      </w:r>
      <w:r w:rsidR="00DB1FEC">
        <w:t>(</w:t>
      </w:r>
      <w:r w:rsidR="00981BF2">
        <w:t>DSLR</w:t>
      </w:r>
      <w:r w:rsidR="00DB1FEC">
        <w:t>)</w:t>
      </w:r>
      <w:r w:rsidR="00981BF2">
        <w:t xml:space="preserve"> cameras to record </w:t>
      </w:r>
      <w:r w:rsidR="00CD0D87">
        <w:t xml:space="preserve">bee </w:t>
      </w:r>
      <w:r w:rsidR="00981BF2">
        <w:t>foraging behavior</w:t>
      </w:r>
      <w:r w:rsidR="00CD0D87">
        <w:t>s</w:t>
      </w:r>
      <w:r w:rsidR="00981BF2">
        <w:t xml:space="preserve"> (see below)</w:t>
      </w:r>
      <w:r w:rsidR="00CD0D87">
        <w:t xml:space="preserve"> over a three day period</w:t>
      </w:r>
      <w:r w:rsidR="00981BF2">
        <w:t xml:space="preserve">, and paired treatment and control flowers when recording </w:t>
      </w:r>
      <w:r w:rsidR="00D254D2">
        <w:t xml:space="preserve">to control for phenology of flowers, display size, and daily visitor activity. </w:t>
      </w:r>
      <w:r w:rsidR="002662DF">
        <w:t>W</w:t>
      </w:r>
      <w:r w:rsidR="00B756AC" w:rsidRPr="00032EC6">
        <w:t>e</w:t>
      </w:r>
      <w:r w:rsidRPr="00032EC6">
        <w:t xml:space="preserve"> assigned identification numbers to </w:t>
      </w:r>
      <w:r w:rsidR="002662DF">
        <w:t>4</w:t>
      </w:r>
      <w:r w:rsidRPr="00032EC6">
        <w:t xml:space="preserve">0 undamaged, recently opened </w:t>
      </w:r>
      <w:r w:rsidR="00843A3B">
        <w:t>inflorescences (hereafter flowers)</w:t>
      </w:r>
      <w:r w:rsidR="005D4F62" w:rsidRPr="00032EC6">
        <w:t xml:space="preserve"> </w:t>
      </w:r>
      <w:r w:rsidRPr="00032EC6">
        <w:t>that were accessible for filming</w:t>
      </w:r>
      <w:r w:rsidR="005D4F62">
        <w:t xml:space="preserve">, and </w:t>
      </w:r>
      <w:r w:rsidRPr="00032EC6">
        <w:t xml:space="preserve">randomly assigned </w:t>
      </w:r>
      <w:r w:rsidR="00843A3B">
        <w:t>each</w:t>
      </w:r>
      <w:r w:rsidR="005D4F62">
        <w:t xml:space="preserve"> to one of two </w:t>
      </w:r>
      <w:r w:rsidRPr="00032EC6">
        <w:t>treatments</w:t>
      </w:r>
      <w:r w:rsidR="006357F5">
        <w:t>:</w:t>
      </w:r>
      <w:r w:rsidR="005D4F62">
        <w:t xml:space="preserve"> occupied or control. </w:t>
      </w:r>
      <w:r w:rsidR="00B02842">
        <w:t xml:space="preserve">This resulted in </w:t>
      </w:r>
      <w:r w:rsidR="002662DF">
        <w:t xml:space="preserve">20 flowers </w:t>
      </w:r>
      <w:r w:rsidRPr="00032EC6">
        <w:t>receiv</w:t>
      </w:r>
      <w:r w:rsidR="00B02842">
        <w:t>ing</w:t>
      </w:r>
      <w:r w:rsidRPr="00032EC6">
        <w:t xml:space="preserve"> </w:t>
      </w:r>
      <w:r w:rsidR="007A3169">
        <w:t>ambush bugs</w:t>
      </w:r>
      <w:r w:rsidR="00B02842">
        <w:t xml:space="preserve"> </w:t>
      </w:r>
      <w:r w:rsidRPr="00032EC6">
        <w:t xml:space="preserve">and </w:t>
      </w:r>
      <w:r w:rsidR="002662DF">
        <w:t>20</w:t>
      </w:r>
      <w:r w:rsidRPr="00032EC6">
        <w:t xml:space="preserve"> </w:t>
      </w:r>
      <w:r w:rsidR="00B02842">
        <w:t xml:space="preserve">left as unoccupied </w:t>
      </w:r>
      <w:r w:rsidR="007851FE">
        <w:t>controls</w:t>
      </w:r>
      <w:r w:rsidRPr="00032EC6">
        <w:t xml:space="preserve">. </w:t>
      </w:r>
      <w:r w:rsidR="00060053">
        <w:t>Individual</w:t>
      </w:r>
      <w:r w:rsidR="00B02842">
        <w:t xml:space="preserve"> </w:t>
      </w:r>
      <w:r w:rsidR="00060053">
        <w:t xml:space="preserve">flowers received the </w:t>
      </w:r>
      <w:r w:rsidRPr="00032EC6">
        <w:t xml:space="preserve">same </w:t>
      </w:r>
      <w:r w:rsidR="00060053">
        <w:t xml:space="preserve">treatment </w:t>
      </w:r>
      <w:r w:rsidRPr="00032EC6">
        <w:t xml:space="preserve">throughout </w:t>
      </w:r>
      <w:r w:rsidRPr="00032EC6">
        <w:lastRenderedPageBreak/>
        <w:t>the three day experiment</w:t>
      </w:r>
      <w:r w:rsidR="00927254">
        <w:t xml:space="preserve"> but we randomly paired</w:t>
      </w:r>
      <w:r w:rsidR="00060053">
        <w:t xml:space="preserve"> treatment flowers with control flowers on each day</w:t>
      </w:r>
      <w:r w:rsidR="00B61B94">
        <w:t>, so that pairing</w:t>
      </w:r>
      <w:r w:rsidR="0073299D">
        <w:t>s</w:t>
      </w:r>
      <w:r w:rsidR="00B61B94">
        <w:t xml:space="preserve"> were not constant over the three day period</w:t>
      </w:r>
      <w:r w:rsidR="00927254" w:rsidRPr="00927254">
        <w:t xml:space="preserve"> </w:t>
      </w:r>
      <w:r w:rsidR="00927254">
        <w:t>to reduce bias due to observation time or position in the garden</w:t>
      </w:r>
      <w:r w:rsidRPr="00032EC6">
        <w:t xml:space="preserve">. </w:t>
      </w:r>
    </w:p>
    <w:p w14:paraId="53CDF8AB" w14:textId="1E0410BC" w:rsidR="00CA5F3B" w:rsidRPr="00032EC6" w:rsidRDefault="007A3169" w:rsidP="00931942">
      <w:pPr>
        <w:spacing w:line="480" w:lineRule="auto"/>
        <w:ind w:firstLine="720"/>
        <w:contextualSpacing/>
      </w:pPr>
      <w:r>
        <w:t xml:space="preserve">We </w:t>
      </w:r>
      <w:r w:rsidR="00B02842">
        <w:t xml:space="preserve">conducted </w:t>
      </w:r>
      <w:r>
        <w:t xml:space="preserve">all experimental observations </w:t>
      </w:r>
      <w:r w:rsidR="00D4685C" w:rsidRPr="00032EC6">
        <w:t>from August 15</w:t>
      </w:r>
      <w:r w:rsidR="00D4685C" w:rsidRPr="00032EC6">
        <w:rPr>
          <w:vertAlign w:val="superscript"/>
        </w:rPr>
        <w:t>th</w:t>
      </w:r>
      <w:r w:rsidR="00D4685C" w:rsidRPr="00032EC6">
        <w:t xml:space="preserve"> to 17</w:t>
      </w:r>
      <w:r w:rsidR="00D4685C" w:rsidRPr="00032EC6">
        <w:rPr>
          <w:vertAlign w:val="superscript"/>
        </w:rPr>
        <w:t>th</w:t>
      </w:r>
      <w:r w:rsidR="00D4685C" w:rsidRPr="00032EC6">
        <w:t xml:space="preserve"> </w:t>
      </w:r>
      <w:r>
        <w:t>201</w:t>
      </w:r>
      <w:r w:rsidR="00981BF2">
        <w:t>4</w:t>
      </w:r>
      <w:r w:rsidR="00D4685C" w:rsidRPr="00032EC6">
        <w:t xml:space="preserve">. </w:t>
      </w:r>
      <w:r w:rsidR="00B02842" w:rsidRPr="00032EC6">
        <w:t xml:space="preserve">We collected </w:t>
      </w:r>
      <w:r w:rsidR="00CA5F3B" w:rsidRPr="00032EC6">
        <w:t xml:space="preserve">75 individual </w:t>
      </w:r>
      <w:r w:rsidR="00CA5F3B">
        <w:t xml:space="preserve">ambush bugs </w:t>
      </w:r>
      <w:r w:rsidR="00B02842" w:rsidRPr="00032EC6">
        <w:t>from patches of sunflowers growing on roadside edges in agricultural areas near Boulder</w:t>
      </w:r>
      <w:r w:rsidR="00CA5F3B">
        <w:t>, Colorado</w:t>
      </w:r>
      <w:r w:rsidR="00B02842" w:rsidRPr="00032EC6">
        <w:t xml:space="preserve">. </w:t>
      </w:r>
      <w:r w:rsidR="00CA5F3B">
        <w:t xml:space="preserve">Each </w:t>
      </w:r>
      <w:r>
        <w:t>ambush bug</w:t>
      </w:r>
      <w:r w:rsidR="00B02842" w:rsidRPr="00032EC6">
        <w:t xml:space="preserve"> was stored in an individual container inside of a growth chamber (Percival LLVL) maintained at 25˚C during the day and 20˚C at night with a 14-hour day</w:t>
      </w:r>
      <w:r w:rsidR="00B02842">
        <w:t xml:space="preserve"> </w:t>
      </w:r>
      <w:r w:rsidR="00B02842" w:rsidRPr="00032EC6">
        <w:t xml:space="preserve">length. </w:t>
      </w:r>
      <w:r w:rsidR="00D4685C" w:rsidRPr="00032EC6">
        <w:t xml:space="preserve">At the start of each </w:t>
      </w:r>
      <w:r w:rsidR="00CA5F3B">
        <w:t xml:space="preserve">observation </w:t>
      </w:r>
      <w:r w:rsidR="00D4685C" w:rsidRPr="00032EC6">
        <w:t xml:space="preserve">day, any arthropods greater than 1mm were removed from </w:t>
      </w:r>
      <w:r w:rsidR="00B61B94">
        <w:t>experimental</w:t>
      </w:r>
      <w:r w:rsidR="00CD0D87">
        <w:t xml:space="preserve"> </w:t>
      </w:r>
      <w:r w:rsidR="00DB1FEC">
        <w:t xml:space="preserve">flowers </w:t>
      </w:r>
      <w:r w:rsidR="00CD0D87">
        <w:t>and</w:t>
      </w:r>
      <w:r w:rsidR="00D4685C" w:rsidRPr="00032EC6">
        <w:t xml:space="preserve"> </w:t>
      </w:r>
      <w:r w:rsidR="00443919">
        <w:t>ambush bug</w:t>
      </w:r>
      <w:r>
        <w:t>s were</w:t>
      </w:r>
      <w:r w:rsidR="008145B7" w:rsidRPr="00032EC6">
        <w:t xml:space="preserve"> placed </w:t>
      </w:r>
      <w:r w:rsidR="00D4685C" w:rsidRPr="00032EC6">
        <w:t>on</w:t>
      </w:r>
      <w:r>
        <w:t xml:space="preserve"> treated </w:t>
      </w:r>
      <w:r w:rsidR="00D4685C" w:rsidRPr="00032EC6">
        <w:t>flower</w:t>
      </w:r>
      <w:r>
        <w:t>s</w:t>
      </w:r>
      <w:r w:rsidR="00D4685C" w:rsidRPr="00032EC6">
        <w:t xml:space="preserve"> and recording </w:t>
      </w:r>
      <w:r w:rsidR="008145B7" w:rsidRPr="00032EC6">
        <w:t>began</w:t>
      </w:r>
      <w:r w:rsidR="00D4685C" w:rsidRPr="00032EC6">
        <w:t xml:space="preserve">. If an </w:t>
      </w:r>
      <w:r>
        <w:t>ambush bug</w:t>
      </w:r>
      <w:r w:rsidRPr="00032EC6">
        <w:t xml:space="preserve"> </w:t>
      </w:r>
      <w:r w:rsidR="00D4685C" w:rsidRPr="00032EC6">
        <w:t xml:space="preserve">left the flower, it was replaced and the trial was continued. If </w:t>
      </w:r>
      <w:r w:rsidR="00B61B94">
        <w:t>it</w:t>
      </w:r>
      <w:r w:rsidR="00D4685C" w:rsidRPr="00032EC6">
        <w:t xml:space="preserve"> left undetected, any data collected after </w:t>
      </w:r>
      <w:r>
        <w:t>it</w:t>
      </w:r>
      <w:r w:rsidR="00D4685C" w:rsidRPr="00032EC6">
        <w:t xml:space="preserve"> left were not included in analyses. </w:t>
      </w:r>
      <w:r w:rsidR="00CA5F3B">
        <w:t>At the end of the observation period, all</w:t>
      </w:r>
      <w:r w:rsidR="00B61B94">
        <w:t xml:space="preserve"> </w:t>
      </w:r>
      <w:r>
        <w:t>ambush bugs</w:t>
      </w:r>
      <w:r w:rsidR="00CA5F3B">
        <w:t xml:space="preserve"> </w:t>
      </w:r>
      <w:r w:rsidR="00CA5F3B" w:rsidRPr="00032EC6">
        <w:t xml:space="preserve">were re-collected from flowers and </w:t>
      </w:r>
      <w:r w:rsidR="00CA5F3B">
        <w:t>re</w:t>
      </w:r>
      <w:r w:rsidR="00CA5F3B" w:rsidRPr="00032EC6">
        <w:t xml:space="preserve">placed in the growth chamber over-night for possible use the next day. </w:t>
      </w:r>
      <w:r w:rsidR="00B922C9">
        <w:t>All experimental flowers</w:t>
      </w:r>
      <w:r w:rsidR="00CA5F3B" w:rsidRPr="00032EC6">
        <w:t xml:space="preserve"> were observed in the order of their random draw pos</w:t>
      </w:r>
      <w:r w:rsidR="007851FE">
        <w:t>itions for 10 minutes</w:t>
      </w:r>
      <w:r w:rsidR="00CA5F3B" w:rsidRPr="00032EC6">
        <w:t xml:space="preserve">. Observations were recorded using </w:t>
      </w:r>
      <w:r w:rsidR="00981BF2">
        <w:t xml:space="preserve">two </w:t>
      </w:r>
      <w:r w:rsidR="00CA5F3B" w:rsidRPr="00032EC6">
        <w:t xml:space="preserve">high definition </w:t>
      </w:r>
      <w:r w:rsidR="00DB1FEC">
        <w:t>DSLR camera</w:t>
      </w:r>
      <w:r w:rsidR="00B40433">
        <w:t>s</w:t>
      </w:r>
      <w:r w:rsidR="00DB1FEC">
        <w:t xml:space="preserve"> </w:t>
      </w:r>
      <w:r w:rsidR="00B61B94">
        <w:t>(</w:t>
      </w:r>
      <w:r w:rsidR="00981BF2">
        <w:t xml:space="preserve">one Canon EOS 10D and one Nikon D5200). Cameras were </w:t>
      </w:r>
      <w:r w:rsidR="00CA5F3B" w:rsidRPr="00032EC6">
        <w:t>placed</w:t>
      </w:r>
      <w:r w:rsidR="00981BF2">
        <w:t xml:space="preserve"> 40 cm from blooms and recorded</w:t>
      </w:r>
      <w:r w:rsidR="00CA5F3B" w:rsidRPr="00032EC6">
        <w:t xml:space="preserve"> at 30 frames per second with a resolution of 1920×1080 pixels. Using digital recordings allowed for frame-by-frame analysis of visits with a temporal resolution of 0.03 seconds. Observations began at 07:40 and finished when all pairs in both blocks had been observed (</w:t>
      </w:r>
      <w:r w:rsidR="00981BF2">
        <w:t xml:space="preserve">approximately </w:t>
      </w:r>
      <w:r w:rsidR="00CA5F3B" w:rsidRPr="00032EC6">
        <w:t xml:space="preserve">four hours). </w:t>
      </w:r>
    </w:p>
    <w:p w14:paraId="68F44119" w14:textId="77777777" w:rsidR="009F6913" w:rsidRDefault="009F6913" w:rsidP="009F6913">
      <w:pPr>
        <w:spacing w:line="480" w:lineRule="auto"/>
        <w:contextualSpacing/>
        <w:rPr>
          <w:b/>
        </w:rPr>
      </w:pPr>
    </w:p>
    <w:p w14:paraId="354FBF92" w14:textId="57AC0ADE" w:rsidR="009F6913" w:rsidRPr="009F6913" w:rsidRDefault="00D4685C" w:rsidP="009F6913">
      <w:pPr>
        <w:spacing w:line="480" w:lineRule="auto"/>
        <w:contextualSpacing/>
        <w:rPr>
          <w:i/>
        </w:rPr>
      </w:pPr>
      <w:r w:rsidRPr="009F6913">
        <w:rPr>
          <w:i/>
        </w:rPr>
        <w:t xml:space="preserve">Bee </w:t>
      </w:r>
      <w:r w:rsidR="009F6913">
        <w:rPr>
          <w:i/>
        </w:rPr>
        <w:t>Foraging Behaviors</w:t>
      </w:r>
      <w:r w:rsidRPr="009F6913">
        <w:rPr>
          <w:i/>
        </w:rPr>
        <w:t xml:space="preserve"> </w:t>
      </w:r>
    </w:p>
    <w:p w14:paraId="73C04380" w14:textId="760155B1" w:rsidR="00CD0D87" w:rsidRDefault="00D4685C" w:rsidP="009F6913">
      <w:pPr>
        <w:spacing w:line="480" w:lineRule="auto"/>
        <w:ind w:firstLine="720"/>
        <w:contextualSpacing/>
      </w:pPr>
      <w:r w:rsidRPr="00032EC6">
        <w:t>To assess bee foraging behaviors</w:t>
      </w:r>
      <w:r w:rsidR="00575C06" w:rsidRPr="00032EC6">
        <w:t>,</w:t>
      </w:r>
      <w:r w:rsidRPr="00032EC6">
        <w:t xml:space="preserve"> </w:t>
      </w:r>
      <w:r w:rsidR="008145B7" w:rsidRPr="00032EC6">
        <w:t>we</w:t>
      </w:r>
      <w:r w:rsidRPr="00032EC6">
        <w:t xml:space="preserve"> </w:t>
      </w:r>
      <w:r w:rsidR="00B922C9">
        <w:t>re</w:t>
      </w:r>
      <w:r w:rsidRPr="00032EC6">
        <w:t xml:space="preserve">viewed all videos of flowers </w:t>
      </w:r>
      <w:r w:rsidR="009E12AB">
        <w:t xml:space="preserve">(1,200 minutes in total) </w:t>
      </w:r>
      <w:r w:rsidRPr="00032EC6">
        <w:t xml:space="preserve">and </w:t>
      </w:r>
      <w:r w:rsidR="00B922C9">
        <w:t>recorded</w:t>
      </w:r>
      <w:r w:rsidR="00B922C9" w:rsidRPr="00032EC6">
        <w:t xml:space="preserve"> </w:t>
      </w:r>
      <w:r w:rsidR="00B922C9">
        <w:t>a number of behaviors</w:t>
      </w:r>
      <w:r w:rsidR="004D7467">
        <w:t xml:space="preserve"> which could represent different components of </w:t>
      </w:r>
      <w:r w:rsidR="004D7467">
        <w:lastRenderedPageBreak/>
        <w:t xml:space="preserve">foraging behavior and potentially different risk avoidance behavior (or lack thereof). For instance, if ambush bugs are truly cryptic predators, foraging bees may be unable to perceive them from a distance and may not be able to distinguish between control and occupied flowers until after visiting them. </w:t>
      </w:r>
      <w:r w:rsidR="00E4645C">
        <w:t xml:space="preserve">If so, avoidance behaviors may not be expected for visitation </w:t>
      </w:r>
      <w:r w:rsidR="00E4645C" w:rsidRPr="00D37B5C">
        <w:rPr>
          <w:i/>
        </w:rPr>
        <w:t>per se</w:t>
      </w:r>
      <w:r w:rsidR="00E4645C">
        <w:t>, but may be more likely after initial inspection of the flower. For each e</w:t>
      </w:r>
      <w:r w:rsidR="00981BF2">
        <w:t>xperimental flower, we</w:t>
      </w:r>
      <w:r w:rsidR="00E4645C">
        <w:t xml:space="preserve"> recorded </w:t>
      </w:r>
      <w:r w:rsidR="007A674A">
        <w:t xml:space="preserve">the </w:t>
      </w:r>
      <w:r w:rsidR="00E4645C">
        <w:t xml:space="preserve">total </w:t>
      </w:r>
      <w:r w:rsidR="007A674A">
        <w:t xml:space="preserve">number of bees that visited (i.e., flew into frame in front of the flower, inspected it, and either landed or left) </w:t>
      </w:r>
      <w:r w:rsidR="00E4645C">
        <w:t xml:space="preserve"> as it likely reflects detection of ambush bugs from a distance</w:t>
      </w:r>
      <w:r w:rsidR="007A674A">
        <w:t xml:space="preserve">, and the number that landed, as it represented a decision based potentially on the perceived risk of predation. </w:t>
      </w:r>
      <w:r w:rsidR="00E4645C">
        <w:t xml:space="preserve">We then calculated the proportion of visiting bees </w:t>
      </w:r>
      <w:r w:rsidR="0073299D">
        <w:t>that actually landed on flowers</w:t>
      </w:r>
      <w:r w:rsidR="00E4645C">
        <w:t xml:space="preserve"> to determine if ambush bugs deterred visitors once close enough to a flower to detect them. </w:t>
      </w:r>
    </w:p>
    <w:p w14:paraId="29F6EECB" w14:textId="125CDB2A" w:rsidR="00B61B94" w:rsidRPr="00032EC6" w:rsidRDefault="00E4645C" w:rsidP="009F6913">
      <w:pPr>
        <w:spacing w:line="480" w:lineRule="auto"/>
        <w:ind w:firstLine="720"/>
        <w:contextualSpacing/>
      </w:pPr>
      <w:r>
        <w:t xml:space="preserve">Once </w:t>
      </w:r>
      <w:r w:rsidR="00DD2149">
        <w:t xml:space="preserve">bees </w:t>
      </w:r>
      <w:r>
        <w:t xml:space="preserve">landed, ambush bugs are presumably detectable by visiting bees, and foraging may then be contingent upon perceived risk while foraging for nectar </w:t>
      </w:r>
      <w:r w:rsidR="00B61B94">
        <w:t>or</w:t>
      </w:r>
      <w:r>
        <w:t xml:space="preserve"> pollen. Subsequently, for each individual bee recorded, we calculated the duration of each landing visit (measured as the number of seconds </w:t>
      </w:r>
      <w:r w:rsidR="0073299D">
        <w:t xml:space="preserve">making contact with the </w:t>
      </w:r>
      <w:r>
        <w:t>flower</w:t>
      </w:r>
      <w:r w:rsidR="00B61B94">
        <w:t>)</w:t>
      </w:r>
      <w:r>
        <w:t>, and also score</w:t>
      </w:r>
      <w:r w:rsidR="0073299D">
        <w:t>d</w:t>
      </w:r>
      <w:r>
        <w:t xml:space="preserve"> individ</w:t>
      </w:r>
      <w:r w:rsidR="00B61B94">
        <w:t>u</w:t>
      </w:r>
      <w:r>
        <w:t xml:space="preserve">al foragers for both </w:t>
      </w:r>
      <w:r w:rsidR="00D4685C" w:rsidRPr="00032EC6">
        <w:t xml:space="preserve">nectar </w:t>
      </w:r>
      <w:r>
        <w:t>and</w:t>
      </w:r>
      <w:r w:rsidR="00D4685C" w:rsidRPr="00032EC6">
        <w:t xml:space="preserve"> pollen collection</w:t>
      </w:r>
      <w:r w:rsidR="0073299D">
        <w:t xml:space="preserve">. </w:t>
      </w:r>
      <w:r w:rsidR="00D4685C" w:rsidRPr="00032EC6">
        <w:t xml:space="preserve">If a bee inspected a flower but did not land, </w:t>
      </w:r>
      <w:r w:rsidR="00CD0D87">
        <w:t>we calculated the time it took to inspect a flower and leave</w:t>
      </w:r>
      <w:r w:rsidR="00D4685C" w:rsidRPr="00032EC6">
        <w:t xml:space="preserve">. </w:t>
      </w:r>
      <w:r w:rsidR="008145B7" w:rsidRPr="00032EC6">
        <w:t>B</w:t>
      </w:r>
      <w:r w:rsidR="00D4685C" w:rsidRPr="00032EC6">
        <w:t xml:space="preserve">ees </w:t>
      </w:r>
      <w:r w:rsidR="008145B7" w:rsidRPr="00032EC6">
        <w:t xml:space="preserve">were scored </w:t>
      </w:r>
      <w:r w:rsidR="00D4685C" w:rsidRPr="00032EC6">
        <w:t xml:space="preserve">as collecting nectar if they placed their head into a disk flower or if their proboscis was visibly extended into a disk flower. Similarly, bees </w:t>
      </w:r>
      <w:r w:rsidR="008145B7" w:rsidRPr="00032EC6">
        <w:t xml:space="preserve">were scored </w:t>
      </w:r>
      <w:r w:rsidR="00D4685C" w:rsidRPr="00032EC6">
        <w:t xml:space="preserve">as collecting pollen when they passed over anthers and moved pollen to their scopal hairs. </w:t>
      </w:r>
      <w:r w:rsidR="00682D25" w:rsidRPr="00032EC6">
        <w:t xml:space="preserve">Because our study involved focal animals in the field, we were unable to implement blinding methods </w:t>
      </w:r>
      <w:r w:rsidR="00D300EE" w:rsidRPr="00032EC6">
        <w:t>whe</w:t>
      </w:r>
      <w:r w:rsidR="00B61B94">
        <w:t>n recording and analyzing data. To reduce observer bias, C. Schwantes therefore scored all visitation behaviors to help standardize observations. A</w:t>
      </w:r>
      <w:r w:rsidR="00B922C9">
        <w:t>ll b</w:t>
      </w:r>
      <w:r w:rsidR="00B02842" w:rsidRPr="00032EC6">
        <w:t xml:space="preserve">ee </w:t>
      </w:r>
      <w:r w:rsidR="00B02842" w:rsidRPr="00032EC6">
        <w:lastRenderedPageBreak/>
        <w:t xml:space="preserve">visitors were </w:t>
      </w:r>
      <w:r w:rsidR="00867720">
        <w:t xml:space="preserve">sexed and </w:t>
      </w:r>
      <w:r w:rsidR="00B02842" w:rsidRPr="00032EC6">
        <w:t>identified to genus f</w:t>
      </w:r>
      <w:r w:rsidR="00B922C9">
        <w:t>rom video with the help of V. Scott at the University of Colorado Museum of Natural History Entomology Collection</w:t>
      </w:r>
      <w:r w:rsidR="00843A3B">
        <w:t>.</w:t>
      </w:r>
      <w:r w:rsidR="00924B27" w:rsidRPr="00924B27">
        <w:t xml:space="preserve"> </w:t>
      </w:r>
    </w:p>
    <w:p w14:paraId="1148FDCE" w14:textId="2E4016F8" w:rsidR="00060053" w:rsidRDefault="00060053" w:rsidP="00E4645C">
      <w:pPr>
        <w:spacing w:line="480" w:lineRule="auto"/>
        <w:ind w:firstLine="720"/>
        <w:contextualSpacing/>
      </w:pPr>
    </w:p>
    <w:p w14:paraId="32852C04" w14:textId="77777777" w:rsidR="009F6913" w:rsidRDefault="00D4685C" w:rsidP="009F6913">
      <w:pPr>
        <w:spacing w:line="480" w:lineRule="auto"/>
        <w:contextualSpacing/>
      </w:pPr>
      <w:r w:rsidRPr="009F6913">
        <w:rPr>
          <w:i/>
        </w:rPr>
        <w:t>Statistical Analyses</w:t>
      </w:r>
      <w:r w:rsidRPr="00032EC6">
        <w:t xml:space="preserve">  </w:t>
      </w:r>
    </w:p>
    <w:p w14:paraId="5F33D571" w14:textId="04B02D96" w:rsidR="00CD0D87" w:rsidRDefault="00060053" w:rsidP="009F6913">
      <w:pPr>
        <w:spacing w:line="480" w:lineRule="auto"/>
        <w:ind w:firstLine="720"/>
        <w:contextualSpacing/>
      </w:pPr>
      <w:r w:rsidRPr="00032EC6">
        <w:t>All statistical analyses were run in R version 3.</w:t>
      </w:r>
      <w:r w:rsidR="00366EDF">
        <w:t>4</w:t>
      </w:r>
      <w:r w:rsidRPr="00032EC6">
        <w:t>.3</w:t>
      </w:r>
      <w:r w:rsidR="00366EDF">
        <w:t xml:space="preserve"> </w:t>
      </w:r>
      <w:r w:rsidR="00366EDF">
        <w:fldChar w:fldCharType="begin"/>
      </w:r>
      <w:r w:rsidR="00384684">
        <w:instrText xml:space="preserve"> ADDIN EN.CITE &lt;EndNote&gt;&lt;Cite&gt;&lt;Author&gt;R Core Team&lt;/Author&gt;&lt;Year&gt;2017&lt;/Year&gt;&lt;RecNum&gt;824&lt;/RecNum&gt;&lt;DisplayText&gt;(R Core Team 2017)&lt;/DisplayText&gt;&lt;record&gt;&lt;rec-number&gt;824&lt;/rec-number&gt;&lt;foreign-keys&gt;&lt;key app="EN" db-id="er5ss0er8pvd2oere26pxpvr2t5avf5eaa2x"&gt;824&lt;/key&gt;&lt;/foreign-keys&gt;&lt;ref-type name="Computer Program"&gt;9&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urls&gt;&lt;/record&gt;&lt;/Cite&gt;&lt;/EndNote&gt;</w:instrText>
      </w:r>
      <w:r w:rsidR="00366EDF">
        <w:fldChar w:fldCharType="separate"/>
      </w:r>
      <w:r w:rsidR="005E5468">
        <w:rPr>
          <w:noProof/>
        </w:rPr>
        <w:t>(</w:t>
      </w:r>
      <w:hyperlink w:anchor="_ENREF_23" w:tooltip="R Core Team, 2017 #824" w:history="1">
        <w:r w:rsidR="009E7822">
          <w:rPr>
            <w:noProof/>
          </w:rPr>
          <w:t>R Core Team 2017</w:t>
        </w:r>
      </w:hyperlink>
      <w:r w:rsidR="005E5468">
        <w:rPr>
          <w:noProof/>
        </w:rPr>
        <w:t>)</w:t>
      </w:r>
      <w:r w:rsidR="00366EDF">
        <w:fldChar w:fldCharType="end"/>
      </w:r>
      <w:r w:rsidRPr="00032EC6">
        <w:t xml:space="preserve">. </w:t>
      </w:r>
      <w:r w:rsidR="00E702B0">
        <w:t xml:space="preserve">Given that </w:t>
      </w:r>
      <w:r w:rsidR="00E702B0" w:rsidRPr="00E702B0">
        <w:rPr>
          <w:i/>
        </w:rPr>
        <w:t>Melissodes</w:t>
      </w:r>
      <w:r w:rsidR="00E702B0">
        <w:t xml:space="preserve"> were </w:t>
      </w:r>
      <w:r w:rsidR="00DB1FEC">
        <w:t xml:space="preserve">by far </w:t>
      </w:r>
      <w:r w:rsidR="00E702B0">
        <w:t xml:space="preserve">the most common visitor </w:t>
      </w:r>
      <w:r w:rsidR="00DB1FEC">
        <w:t xml:space="preserve">(see Table 1) </w:t>
      </w:r>
      <w:r w:rsidR="00E702B0">
        <w:t xml:space="preserve">and most species use (if not specialize) on </w:t>
      </w:r>
      <w:r w:rsidR="00E702B0">
        <w:rPr>
          <w:i/>
        </w:rPr>
        <w:t xml:space="preserve">Helianthus, </w:t>
      </w:r>
      <w:r w:rsidR="00E702B0">
        <w:t xml:space="preserve">statistical analyses were only done on </w:t>
      </w:r>
      <w:r w:rsidR="00E702B0" w:rsidRPr="00E702B0">
        <w:rPr>
          <w:i/>
        </w:rPr>
        <w:t>Melissodes</w:t>
      </w:r>
      <w:r w:rsidR="00E702B0">
        <w:t xml:space="preserve"> visits. </w:t>
      </w:r>
      <w:r w:rsidR="0002248C">
        <w:t xml:space="preserve">We compared visitation </w:t>
      </w:r>
      <w:r w:rsidR="0091178A">
        <w:t xml:space="preserve">(pre-landing) behavior </w:t>
      </w:r>
      <w:r w:rsidR="00C66156">
        <w:t xml:space="preserve">to ambush bug-occupied </w:t>
      </w:r>
      <w:r w:rsidR="0002248C">
        <w:t xml:space="preserve">versus control </w:t>
      </w:r>
      <w:r w:rsidR="00196ADD">
        <w:t>f</w:t>
      </w:r>
      <w:r w:rsidR="0002248C">
        <w:t xml:space="preserve">lowers using </w:t>
      </w:r>
      <w:r w:rsidR="0011204D">
        <w:t>linear</w:t>
      </w:r>
      <w:r w:rsidR="00366EDF">
        <w:t xml:space="preserve"> mixed effect models </w:t>
      </w:r>
      <w:r w:rsidR="00366EDF">
        <w:fldChar w:fldCharType="begin">
          <w:fldData xml:space="preserve">PEVuZE5vdGU+PENpdGU+PEF1dGhvcj5LdXpuZXRzb3ZhPC9BdXRob3I+PFllYXI+MjAxNzwvWWVh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</w:fldData>
        </w:fldChar>
      </w:r>
      <w:r w:rsidR="005E5468">
        <w:instrText xml:space="preserve"> ADDIN EN.CITE </w:instrText>
      </w:r>
      <w:r w:rsidR="005E5468">
        <w:fldChar w:fldCharType="begin">
          <w:fldData xml:space="preserve">PEVuZE5vdGU+PENpdGU+PEF1dGhvcj5LdXpuZXRzb3ZhPC9BdXRob3I+PFllYXI+MjAxNzwvWWVh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</w:fldData>
        </w:fldChar>
      </w:r>
      <w:r w:rsidR="005E5468">
        <w:instrText xml:space="preserve"> ADDIN EN.CITE.DATA </w:instrText>
      </w:r>
      <w:r w:rsidR="005E5468">
        <w:fldChar w:fldCharType="end"/>
      </w:r>
      <w:r w:rsidR="00366EDF">
        <w:fldChar w:fldCharType="separate"/>
      </w:r>
      <w:r w:rsidR="005E5468">
        <w:rPr>
          <w:noProof/>
        </w:rPr>
        <w:t xml:space="preserve">(lme4 and lmerTest packages, </w:t>
      </w:r>
      <w:hyperlink w:anchor="_ENREF_2" w:tooltip="Bolker, 2017 #813" w:history="1">
        <w:r w:rsidR="009E7822">
          <w:rPr>
            <w:noProof/>
          </w:rPr>
          <w:t>Bolker 2017</w:t>
        </w:r>
      </w:hyperlink>
      <w:r w:rsidR="005E5468">
        <w:rPr>
          <w:noProof/>
        </w:rPr>
        <w:t xml:space="preserve">; </w:t>
      </w:r>
      <w:hyperlink w:anchor="_ENREF_17" w:tooltip="Kuznetsova, 2017 #823" w:history="1">
        <w:r w:rsidR="009E7822">
          <w:rPr>
            <w:noProof/>
          </w:rPr>
          <w:t>Kuznetsova et al. 2017, respectively</w:t>
        </w:r>
      </w:hyperlink>
      <w:r w:rsidR="005E5468">
        <w:rPr>
          <w:noProof/>
        </w:rPr>
        <w:t>)</w:t>
      </w:r>
      <w:r w:rsidR="00366EDF">
        <w:fldChar w:fldCharType="end"/>
      </w:r>
      <w:r w:rsidR="0002248C">
        <w:t xml:space="preserve">, with the sex of the visiting bee, the presence of ambush bugs, and their interaction as fixed effects. </w:t>
      </w:r>
      <w:r w:rsidR="00617761">
        <w:t xml:space="preserve">We also included a unique flower ID as a random effect to account for visitation by both male and female bees to the same experimental flowers. </w:t>
      </w:r>
      <w:r w:rsidR="000550FD">
        <w:t>We summed visits to each experimental flower over the three-day period</w:t>
      </w:r>
      <w:r w:rsidR="00A31EDE">
        <w:t xml:space="preserve"> and assessed the effects of ambush bug presence on the total number of bee visits, the number of </w:t>
      </w:r>
      <w:r w:rsidR="00C66156">
        <w:t>bees that landed on flowers,</w:t>
      </w:r>
      <w:r w:rsidR="00A31EDE">
        <w:t xml:space="preserve"> the proportion of visits that landed</w:t>
      </w:r>
      <w:r w:rsidR="00C66156">
        <w:t>, and the proportion of landing bees</w:t>
      </w:r>
      <w:r w:rsidR="0011204D">
        <w:t xml:space="preserve"> that collected nectar and pollen</w:t>
      </w:r>
      <w:r w:rsidR="00A31EDE">
        <w:t xml:space="preserve">. </w:t>
      </w:r>
      <w:r w:rsidR="0011204D">
        <w:t xml:space="preserve">Given that only female bees collected pollen, we excluded males from the pollen collection analysis and only had the main effect of ambush </w:t>
      </w:r>
      <w:r w:rsidR="002662DF">
        <w:t xml:space="preserve">bug </w:t>
      </w:r>
      <w:r w:rsidR="0011204D">
        <w:t>presence as a fixed factor</w:t>
      </w:r>
      <w:r w:rsidR="006D0626">
        <w:t xml:space="preserve"> and no random effect of flower ID</w:t>
      </w:r>
      <w:r w:rsidR="0011204D">
        <w:t xml:space="preserve">. </w:t>
      </w:r>
      <w:r w:rsidR="00A31EDE">
        <w:t xml:space="preserve">To meet the assumptions of normality, we </w:t>
      </w:r>
      <w:r w:rsidR="0002248C">
        <w:t>log10</w:t>
      </w:r>
      <w:r w:rsidR="00A31EDE">
        <w:t xml:space="preserve"> </w:t>
      </w:r>
      <w:r w:rsidR="0002248C">
        <w:t xml:space="preserve">transformed the </w:t>
      </w:r>
      <w:r w:rsidR="000550FD">
        <w:t xml:space="preserve">total </w:t>
      </w:r>
      <w:r w:rsidR="0002248C">
        <w:t>number of visits to flowers</w:t>
      </w:r>
      <w:r w:rsidR="002662DF">
        <w:t>, log10(+1) transformed</w:t>
      </w:r>
      <w:r w:rsidR="00733EEA">
        <w:t xml:space="preserve"> the total number of bees that landed on flowers</w:t>
      </w:r>
      <w:r w:rsidR="00A31EDE">
        <w:t>, and logit-transformed the proportion of visits that landed on flowers</w:t>
      </w:r>
      <w:r w:rsidR="00C66156">
        <w:t xml:space="preserve">, collected nectar, or collected pollen </w:t>
      </w:r>
      <w:r w:rsidR="00C66156">
        <w:fldChar w:fldCharType="begin"/>
      </w:r>
      <w:r w:rsidR="005E5468">
        <w:instrText xml:space="preserve"> ADDIN EN.CITE &lt;EndNote&gt;&lt;Cite&gt;&lt;Author&gt;Warton&lt;/Author&gt;&lt;Year&gt;2011&lt;/Year&gt;&lt;RecNum&gt;607&lt;/RecNum&gt;&lt;DisplayText&gt;(Warton and Hui 2011)&lt;/DisplayText&gt;&lt;record&gt;&lt;rec-number&gt;607&lt;/rec-number&gt;&lt;foreign-keys&gt;&lt;key app="EN" db-id="er5ss0er8pvd2oere26pxpvr2t5avf5eaa2x"&gt;607&lt;/key&gt;&lt;/foreign-keys&gt;&lt;ref-type name="Journal Article"&gt;17&lt;/ref-type&gt;&lt;contributors&gt;&lt;authors&gt;&lt;author&gt;Warton, David I.&lt;/author&gt;&lt;author&gt;Hui, Francis K. C.&lt;/author&gt;&lt;/authors&gt;&lt;/contributors&gt;&lt;titles&gt;&lt;title&gt;The arcsine is asinine: the analysis of proportions in ecology&lt;/title&gt;&lt;secondary-title&gt;Ecology&lt;/secondary-title&gt;&lt;/titles&gt;&lt;periodical&gt;&lt;full-title&gt;Ecology&lt;/full-title&gt;&lt;abbr-1&gt;Ecology&lt;/abbr-1&gt;&lt;/periodical&gt;&lt;pages&gt;3-10&lt;/pages&gt;&lt;volume&gt;92&lt;/volume&gt;&lt;number&gt;1&lt;/number&gt;&lt;dates&gt;&lt;year&gt;2011&lt;/year&gt;&lt;pub-dates&gt;&lt;date&gt;Jan&lt;/date&gt;&lt;/pub-dates&gt;&lt;/dates&gt;&lt;isbn&gt;0012-9658; 1939-9170&lt;/isbn&gt;&lt;accession-num&gt;WOS:000289552200002&lt;/accession-num&gt;&lt;urls&gt;&lt;related-urls&gt;&lt;url&gt;&amp;lt;Go to ISI&amp;gt;://WOS:000289552200002&lt;/url&gt;&lt;/related-urls&gt;&lt;/urls&gt;&lt;electronic-resource-num&gt;10.1890/10-0340.1&lt;/electronic-resource-num&gt;&lt;/record&gt;&lt;/Cite&gt;&lt;/EndNote&gt;</w:instrText>
      </w:r>
      <w:r w:rsidR="00C66156">
        <w:fldChar w:fldCharType="separate"/>
      </w:r>
      <w:r w:rsidR="005E5468">
        <w:rPr>
          <w:noProof/>
        </w:rPr>
        <w:t>(</w:t>
      </w:r>
      <w:hyperlink w:anchor="_ENREF_27" w:tooltip="Warton, 2011 #607" w:history="1">
        <w:r w:rsidR="009E7822">
          <w:rPr>
            <w:noProof/>
          </w:rPr>
          <w:t>Warton and Hui 2011</w:t>
        </w:r>
      </w:hyperlink>
      <w:r w:rsidR="005E5468">
        <w:rPr>
          <w:noProof/>
        </w:rPr>
        <w:t>)</w:t>
      </w:r>
      <w:r w:rsidR="00C66156">
        <w:fldChar w:fldCharType="end"/>
      </w:r>
      <w:r w:rsidR="000550FD">
        <w:t xml:space="preserve">. </w:t>
      </w:r>
    </w:p>
    <w:p w14:paraId="42CBBF05" w14:textId="685CBD23" w:rsidR="000550FD" w:rsidRPr="0091178A" w:rsidRDefault="00826023" w:rsidP="009F6913">
      <w:pPr>
        <w:spacing w:line="480" w:lineRule="auto"/>
        <w:ind w:firstLine="720"/>
        <w:contextualSpacing/>
      </w:pPr>
      <w:r>
        <w:t>We compared</w:t>
      </w:r>
      <w:r w:rsidR="007B51D6">
        <w:t xml:space="preserve"> the duration of visits (in seconds) with </w:t>
      </w:r>
      <w:r>
        <w:t>linear mixed effect model</w:t>
      </w:r>
      <w:r w:rsidR="007B51D6">
        <w:t xml:space="preserve">s and log10-transformed all responses. Given that nearly all non-landing visits were male, we only </w:t>
      </w:r>
      <w:r w:rsidR="007B51D6">
        <w:lastRenderedPageBreak/>
        <w:t xml:space="preserve">analyzed males for non-landing visit duration, measured as the time </w:t>
      </w:r>
      <w:r>
        <w:t xml:space="preserve">spent </w:t>
      </w:r>
      <w:r w:rsidR="007B51D6">
        <w:t xml:space="preserve">inspecting </w:t>
      </w:r>
      <w:r>
        <w:t>flower</w:t>
      </w:r>
      <w:r w:rsidR="007B51D6">
        <w:t xml:space="preserve">s before leaving. </w:t>
      </w:r>
      <w:r>
        <w:t xml:space="preserve">We </w:t>
      </w:r>
      <w:r w:rsidR="006D0626">
        <w:t>used e</w:t>
      </w:r>
      <w:r w:rsidR="00CD0D87">
        <w:t>ach recorded visit as our unit</w:t>
      </w:r>
      <w:r w:rsidR="006D0626">
        <w:t xml:space="preserve"> of replication, and </w:t>
      </w:r>
      <w:r>
        <w:t xml:space="preserve">included </w:t>
      </w:r>
      <w:r w:rsidR="007B51D6">
        <w:t xml:space="preserve">treatment as a fixed effect, and a unique flower ID as a random effect to account for multiple measures of bee </w:t>
      </w:r>
      <w:r w:rsidR="006D0626">
        <w:t>visit duration on each flower</w:t>
      </w:r>
      <w:r w:rsidR="007B51D6">
        <w:t xml:space="preserve">. We similarly analyzed the duration of landing visits, including </w:t>
      </w:r>
      <w:r>
        <w:t>the sex of bee, treatment, and their interaction as fixed effects</w:t>
      </w:r>
      <w:r w:rsidR="007B51D6">
        <w:t>, and also flower ID as a random effect</w:t>
      </w:r>
      <w:r>
        <w:t xml:space="preserve">. </w:t>
      </w:r>
      <w:r w:rsidR="000550FD">
        <w:t xml:space="preserve">A significant effect of ambush bug presence </w:t>
      </w:r>
      <w:r w:rsidR="00733EEA">
        <w:t xml:space="preserve">on visitation </w:t>
      </w:r>
      <w:r w:rsidR="000550FD">
        <w:t xml:space="preserve">would suggest that bees can perceive them from a distance, while an interaction between sex and ambush bug presence would suggest that either male </w:t>
      </w:r>
      <w:r w:rsidR="00262ADF">
        <w:t xml:space="preserve">and female </w:t>
      </w:r>
      <w:r w:rsidR="000550FD">
        <w:t>bees perceive ambush bugs differently, or that the</w:t>
      </w:r>
      <w:r w:rsidR="00B61B94">
        <w:t xml:space="preserve"> perceived</w:t>
      </w:r>
      <w:r w:rsidR="000550FD">
        <w:t xml:space="preserve"> risk of visiting flowers is different for male and female bees.</w:t>
      </w:r>
      <w:r w:rsidR="003A1A07">
        <w:t xml:space="preserve"> </w:t>
      </w:r>
    </w:p>
    <w:p w14:paraId="1A858DC7" w14:textId="77777777" w:rsidR="001713AB" w:rsidRPr="00032EC6" w:rsidRDefault="001713AB" w:rsidP="00931942">
      <w:pPr>
        <w:spacing w:line="480" w:lineRule="auto"/>
        <w:contextualSpacing/>
        <w:rPr>
          <w:b/>
        </w:rPr>
      </w:pPr>
    </w:p>
    <w:p w14:paraId="50E9EA2B" w14:textId="34A0DE86" w:rsidR="00D4685C" w:rsidRPr="00032EC6" w:rsidRDefault="00D4685C" w:rsidP="00931942">
      <w:pPr>
        <w:spacing w:line="480" w:lineRule="auto"/>
        <w:contextualSpacing/>
      </w:pPr>
      <w:r w:rsidRPr="00032EC6">
        <w:rPr>
          <w:b/>
        </w:rPr>
        <w:t>Results</w:t>
      </w:r>
      <w:r w:rsidRPr="00032EC6">
        <w:t xml:space="preserve"> </w:t>
      </w:r>
    </w:p>
    <w:p w14:paraId="43338362" w14:textId="0C6020D4" w:rsidR="004D7467" w:rsidRDefault="00554D91" w:rsidP="00564DCF">
      <w:pPr>
        <w:spacing w:line="480" w:lineRule="auto"/>
        <w:ind w:firstLine="720"/>
        <w:contextualSpacing/>
      </w:pPr>
      <w:r w:rsidRPr="00032EC6">
        <w:t>Video footage revealed that ambush bugs tended to remain stationary on the periphery of the floral disk</w:t>
      </w:r>
      <w:r w:rsidR="000D5969">
        <w:t>,</w:t>
      </w:r>
      <w:r w:rsidR="00A60D49">
        <w:t xml:space="preserve"> </w:t>
      </w:r>
      <w:r w:rsidRPr="00032EC6">
        <w:t>sta</w:t>
      </w:r>
      <w:r w:rsidR="000D5969">
        <w:t>ying in place</w:t>
      </w:r>
      <w:r w:rsidRPr="00032EC6">
        <w:t xml:space="preserve"> for 8:52.2 (</w:t>
      </w:r>
      <w:r w:rsidRPr="00032EC6">
        <w:rPr>
          <w:u w:val="single"/>
        </w:rPr>
        <w:softHyphen/>
      </w:r>
      <w:r w:rsidRPr="00032EC6">
        <w:t xml:space="preserve">SE </w:t>
      </w:r>
      <w:r w:rsidRPr="00032EC6">
        <w:rPr>
          <w:u w:val="single"/>
        </w:rPr>
        <w:t>+</w:t>
      </w:r>
      <w:r w:rsidRPr="00032EC6">
        <w:t xml:space="preserve"> 28.7 seconds) minutes </w:t>
      </w:r>
      <w:r w:rsidR="00196ADD">
        <w:t>on average</w:t>
      </w:r>
      <w:r w:rsidR="00564DCF">
        <w:t>. Overall, w</w:t>
      </w:r>
      <w:r w:rsidR="00924B27">
        <w:t>e observed 704 individual bees from 14 genera</w:t>
      </w:r>
      <w:r w:rsidR="00262ADF">
        <w:t xml:space="preserve"> </w:t>
      </w:r>
      <w:r w:rsidR="00924B27">
        <w:t>visiting sunflowers during recording bouts</w:t>
      </w:r>
      <w:r w:rsidR="00182612">
        <w:t xml:space="preserve"> (Table 1)</w:t>
      </w:r>
      <w:r w:rsidR="00924B27">
        <w:t>. As expected, long-horned</w:t>
      </w:r>
      <w:r w:rsidR="00D4685C" w:rsidRPr="00032EC6">
        <w:t xml:space="preserve"> bees were </w:t>
      </w:r>
      <w:r w:rsidR="00924B27">
        <w:t xml:space="preserve">by far </w:t>
      </w:r>
      <w:r w:rsidR="00D4685C" w:rsidRPr="00032EC6">
        <w:t>the most frequent visitors</w:t>
      </w:r>
      <w:r w:rsidR="00924B27">
        <w:t xml:space="preserve">, making up 87% of all recorded visits </w:t>
      </w:r>
      <w:r w:rsidR="00D4685C" w:rsidRPr="00032EC6">
        <w:t xml:space="preserve">(Table 1). Of the </w:t>
      </w:r>
      <w:r w:rsidR="00924B27">
        <w:t xml:space="preserve">other genera </w:t>
      </w:r>
      <w:r w:rsidR="00D4685C" w:rsidRPr="00032EC6">
        <w:t>that</w:t>
      </w:r>
      <w:r w:rsidR="00CD0D87">
        <w:t xml:space="preserve"> visited</w:t>
      </w:r>
      <w:r w:rsidR="00D4685C" w:rsidRPr="00032EC6">
        <w:t>, only th</w:t>
      </w:r>
      <w:r w:rsidR="00CD0D87">
        <w:t xml:space="preserve">ree, </w:t>
      </w:r>
      <w:r w:rsidR="00D4685C" w:rsidRPr="00032EC6">
        <w:rPr>
          <w:i/>
        </w:rPr>
        <w:t>Bombus</w:t>
      </w:r>
      <w:r w:rsidR="00D4685C" w:rsidRPr="00032EC6">
        <w:t xml:space="preserve">, </w:t>
      </w:r>
      <w:r w:rsidR="00D4685C" w:rsidRPr="00032EC6">
        <w:rPr>
          <w:i/>
        </w:rPr>
        <w:t>Apis</w:t>
      </w:r>
      <w:r w:rsidR="00D4685C" w:rsidRPr="00032EC6">
        <w:t xml:space="preserve">, and </w:t>
      </w:r>
      <w:r w:rsidR="00D4685C" w:rsidRPr="00032EC6">
        <w:rPr>
          <w:i/>
        </w:rPr>
        <w:t xml:space="preserve">Halictus </w:t>
      </w:r>
      <w:r w:rsidR="00D4685C" w:rsidRPr="00032EC6">
        <w:t>(entirely</w:t>
      </w:r>
      <w:r w:rsidR="00D4685C" w:rsidRPr="00032EC6">
        <w:rPr>
          <w:i/>
        </w:rPr>
        <w:t xml:space="preserve"> Halictus ligatus)</w:t>
      </w:r>
      <w:r w:rsidR="00D4685C" w:rsidRPr="00032EC6">
        <w:t>, include</w:t>
      </w:r>
      <w:r w:rsidR="00CD0D87">
        <w:t xml:space="preserve"> species</w:t>
      </w:r>
      <w:r w:rsidR="00564DCF">
        <w:t xml:space="preserve"> known to be</w:t>
      </w:r>
      <w:r w:rsidR="00D4685C" w:rsidRPr="00032EC6">
        <w:t xml:space="preserve"> eusocial. Those eusocial bees account</w:t>
      </w:r>
      <w:r w:rsidR="00746AED">
        <w:t>ed</w:t>
      </w:r>
      <w:r w:rsidR="00D4685C" w:rsidRPr="00032EC6">
        <w:t xml:space="preserve"> for </w:t>
      </w:r>
      <w:r w:rsidR="00924B27">
        <w:t>just 5 % of all recorded visits</w:t>
      </w:r>
      <w:r w:rsidR="00D4685C" w:rsidRPr="00032EC6">
        <w:t xml:space="preserve">. </w:t>
      </w:r>
      <w:r w:rsidR="00196ADD">
        <w:t>O</w:t>
      </w:r>
      <w:r w:rsidR="00196ADD" w:rsidRPr="00032EC6">
        <w:t xml:space="preserve">f the </w:t>
      </w:r>
      <w:r w:rsidR="00B40433">
        <w:t xml:space="preserve">360 </w:t>
      </w:r>
      <w:r w:rsidR="00196ADD">
        <w:t>total</w:t>
      </w:r>
      <w:r w:rsidR="00196ADD" w:rsidRPr="00032EC6">
        <w:t xml:space="preserve"> recorded visits to ambu</w:t>
      </w:r>
      <w:r w:rsidR="00981BF2">
        <w:t>sh bug occupied flowers, only one</w:t>
      </w:r>
      <w:r w:rsidR="00CD0D87">
        <w:t xml:space="preserve"> predation event was</w:t>
      </w:r>
      <w:r w:rsidR="00196ADD" w:rsidRPr="00032EC6">
        <w:t xml:space="preserve"> recorded</w:t>
      </w:r>
      <w:r w:rsidR="00196ADD">
        <w:t xml:space="preserve">, representing just </w:t>
      </w:r>
      <w:r w:rsidR="00196ADD" w:rsidRPr="00032EC6">
        <w:t>0.</w:t>
      </w:r>
      <w:r w:rsidR="00981BF2">
        <w:t>15</w:t>
      </w:r>
      <w:r w:rsidR="00196ADD" w:rsidRPr="00032EC6">
        <w:t>% of visits to</w:t>
      </w:r>
      <w:r w:rsidR="00196ADD">
        <w:t xml:space="preserve"> occupied flowers. </w:t>
      </w:r>
      <w:r w:rsidR="00182612">
        <w:t>In this attack, the</w:t>
      </w:r>
      <w:r w:rsidR="00006F13">
        <w:t xml:space="preserve"> foraging</w:t>
      </w:r>
      <w:r w:rsidR="00981BF2" w:rsidRPr="00981BF2">
        <w:t xml:space="preserve"> honeybee landed on top of the ambush bug with its head and abdomen oriented in the same direction as the predator. As the bee moved towards the center of the flower, the ambush bug grasped it with its forelegs and inserted its beak in the membrane between the head and thorax. The bee </w:t>
      </w:r>
      <w:r w:rsidR="00006F13">
        <w:t>struggled and attempted to sting</w:t>
      </w:r>
      <w:r w:rsidR="00981BF2" w:rsidRPr="00981BF2">
        <w:t xml:space="preserve"> </w:t>
      </w:r>
      <w:r w:rsidR="00006F13">
        <w:t xml:space="preserve">for approximately 25 </w:t>
      </w:r>
      <w:r w:rsidR="00006F13">
        <w:lastRenderedPageBreak/>
        <w:t xml:space="preserve">seconds </w:t>
      </w:r>
      <w:r w:rsidR="00981BF2" w:rsidRPr="00981BF2">
        <w:t xml:space="preserve">but was unable </w:t>
      </w:r>
      <w:r w:rsidR="00006F13">
        <w:t xml:space="preserve">to </w:t>
      </w:r>
      <w:r w:rsidR="00981BF2" w:rsidRPr="00981BF2">
        <w:t>free itself</w:t>
      </w:r>
      <w:r w:rsidR="00CD0D87">
        <w:t xml:space="preserve"> (Supplementary Material)</w:t>
      </w:r>
      <w:r w:rsidR="00981BF2" w:rsidRPr="00981BF2">
        <w:t xml:space="preserve">. No </w:t>
      </w:r>
      <w:r w:rsidR="00006F13">
        <w:t xml:space="preserve">other </w:t>
      </w:r>
      <w:r w:rsidR="00981BF2" w:rsidRPr="00981BF2">
        <w:t>attempted predation events were observed.</w:t>
      </w:r>
    </w:p>
    <w:p w14:paraId="0B17DCB1" w14:textId="64B534EC" w:rsidR="00733EEA" w:rsidRDefault="004D7467" w:rsidP="00564DCF">
      <w:pPr>
        <w:spacing w:line="480" w:lineRule="auto"/>
        <w:ind w:firstLine="720"/>
        <w:contextualSpacing/>
      </w:pPr>
      <w:r>
        <w:t xml:space="preserve">Summed across all three days, we recorded 613 total visits from </w:t>
      </w:r>
      <w:r w:rsidRPr="003F542A">
        <w:rPr>
          <w:i/>
        </w:rPr>
        <w:t>Melissodes</w:t>
      </w:r>
      <w:r w:rsidR="003A1A07">
        <w:rPr>
          <w:i/>
        </w:rPr>
        <w:t xml:space="preserve"> </w:t>
      </w:r>
      <w:r w:rsidR="003A1A07">
        <w:t>to 17 control flowers and 18 occupied flowers</w:t>
      </w:r>
      <w:r w:rsidR="00564DCF">
        <w:t>. We found a significant effect of sex on visitation, with m</w:t>
      </w:r>
      <w:r w:rsidR="00564DCF" w:rsidRPr="00032EC6">
        <w:t xml:space="preserve">ale </w:t>
      </w:r>
      <w:r w:rsidR="00564DCF" w:rsidRPr="00032EC6">
        <w:rPr>
          <w:i/>
        </w:rPr>
        <w:t>Melissodes</w:t>
      </w:r>
      <w:r w:rsidR="00564DCF" w:rsidRPr="00032EC6">
        <w:t xml:space="preserve"> </w:t>
      </w:r>
      <w:r w:rsidR="00564DCF">
        <w:t>visiting flowers three times more frequently than females (F</w:t>
      </w:r>
      <w:r w:rsidR="00564DCF" w:rsidRPr="00564DCF">
        <w:rPr>
          <w:vertAlign w:val="subscript"/>
        </w:rPr>
        <w:t>1</w:t>
      </w:r>
      <w:r w:rsidR="00617761">
        <w:rPr>
          <w:vertAlign w:val="subscript"/>
        </w:rPr>
        <w:t>,31.9</w:t>
      </w:r>
      <w:r w:rsidR="00F2638F">
        <w:t xml:space="preserve"> = 2</w:t>
      </w:r>
      <w:r w:rsidR="00617761">
        <w:t>7.21</w:t>
      </w:r>
      <w:r w:rsidR="00F2638F">
        <w:t xml:space="preserve">, P &lt; 0.001), </w:t>
      </w:r>
      <w:r w:rsidR="00262ADF">
        <w:t>with</w:t>
      </w:r>
      <w:r w:rsidR="00F2638F">
        <w:t xml:space="preserve"> f</w:t>
      </w:r>
      <w:r w:rsidR="00564DCF">
        <w:t>emales m</w:t>
      </w:r>
      <w:r w:rsidR="00262ADF">
        <w:t>aking</w:t>
      </w:r>
      <w:r w:rsidR="00564DCF">
        <w:t xml:space="preserve"> up just 24% of visits (147 compared to 466 male visits). We found</w:t>
      </w:r>
      <w:r w:rsidR="0002248C" w:rsidRPr="0002248C">
        <w:t xml:space="preserve"> no significant effect of ambush bug presence on </w:t>
      </w:r>
      <w:r w:rsidR="0002248C">
        <w:t xml:space="preserve">total </w:t>
      </w:r>
      <w:r w:rsidR="000550FD">
        <w:t>visitation</w:t>
      </w:r>
      <w:r w:rsidR="00564DCF">
        <w:t xml:space="preserve"> (F</w:t>
      </w:r>
      <w:r w:rsidR="00564DCF" w:rsidRPr="00564DCF">
        <w:rPr>
          <w:vertAlign w:val="subscript"/>
        </w:rPr>
        <w:t>1</w:t>
      </w:r>
      <w:r w:rsidR="00617761">
        <w:rPr>
          <w:vertAlign w:val="subscript"/>
        </w:rPr>
        <w:t>,32.3</w:t>
      </w:r>
      <w:r w:rsidR="00617761">
        <w:t xml:space="preserve"> = 0.00</w:t>
      </w:r>
      <w:r w:rsidR="00564DCF">
        <w:t>, P = 0.</w:t>
      </w:r>
      <w:r w:rsidR="00617761">
        <w:t>963</w:t>
      </w:r>
      <w:r w:rsidR="00564DCF">
        <w:t xml:space="preserve">), and </w:t>
      </w:r>
      <w:r w:rsidR="007A674A">
        <w:t xml:space="preserve">no </w:t>
      </w:r>
      <w:r w:rsidR="00564DCF">
        <w:t xml:space="preserve">interaction </w:t>
      </w:r>
      <w:r w:rsidR="00564DCF" w:rsidRPr="0002248C">
        <w:t>b</w:t>
      </w:r>
      <w:r w:rsidR="00564DCF">
        <w:t xml:space="preserve">etween the sex of long-horned bee visitor </w:t>
      </w:r>
      <w:r w:rsidR="00564DCF" w:rsidRPr="0002248C">
        <w:t>and ambush bug presence</w:t>
      </w:r>
      <w:r w:rsidR="00564DCF">
        <w:t xml:space="preserve"> (F</w:t>
      </w:r>
      <w:r w:rsidR="00564DCF" w:rsidRPr="00564DCF">
        <w:rPr>
          <w:vertAlign w:val="subscript"/>
        </w:rPr>
        <w:t>1</w:t>
      </w:r>
      <w:r w:rsidR="00617761">
        <w:rPr>
          <w:vertAlign w:val="subscript"/>
        </w:rPr>
        <w:t>,31.9</w:t>
      </w:r>
      <w:r w:rsidR="00617761">
        <w:t xml:space="preserve"> = 3.28, P = 0.080</w:t>
      </w:r>
      <w:r w:rsidR="007851FE">
        <w:t>, Fig.</w:t>
      </w:r>
      <w:r w:rsidR="00BB7086">
        <w:t xml:space="preserve"> 2a</w:t>
      </w:r>
      <w:r w:rsidR="003A1A07">
        <w:t>)</w:t>
      </w:r>
      <w:r w:rsidR="00262ADF">
        <w:t>.</w:t>
      </w:r>
      <w:r w:rsidR="003A1A07">
        <w:t xml:space="preserve"> </w:t>
      </w:r>
      <w:r w:rsidR="00554D91">
        <w:t xml:space="preserve">Of the </w:t>
      </w:r>
      <w:r w:rsidR="00554D91" w:rsidRPr="009763A6">
        <w:t>613 total v</w:t>
      </w:r>
      <w:r w:rsidR="00554D91">
        <w:t xml:space="preserve">isits from </w:t>
      </w:r>
      <w:r w:rsidR="00554D91" w:rsidRPr="007F3A12">
        <w:rPr>
          <w:i/>
        </w:rPr>
        <w:t>Mel</w:t>
      </w:r>
      <w:r w:rsidR="000D5969" w:rsidRPr="007F3A12">
        <w:rPr>
          <w:i/>
        </w:rPr>
        <w:t xml:space="preserve">issodes </w:t>
      </w:r>
      <w:r w:rsidR="003A1A07">
        <w:t xml:space="preserve">recorded </w:t>
      </w:r>
      <w:r w:rsidR="000D5969">
        <w:t>during the experiment</w:t>
      </w:r>
      <w:r w:rsidR="00554D91">
        <w:t xml:space="preserve">, </w:t>
      </w:r>
      <w:r w:rsidR="00006F13">
        <w:t>only 222 bees</w:t>
      </w:r>
      <w:r w:rsidR="00554D91" w:rsidRPr="009763A6">
        <w:t xml:space="preserve"> landed on flowers. </w:t>
      </w:r>
      <w:r w:rsidR="007F3A12">
        <w:t xml:space="preserve">We </w:t>
      </w:r>
      <w:r w:rsidR="007F3A12" w:rsidRPr="00733EEA">
        <w:t xml:space="preserve">found no effect of ambush bug presence on </w:t>
      </w:r>
      <w:r w:rsidR="00D37B5C">
        <w:t xml:space="preserve">the number of bees that </w:t>
      </w:r>
      <w:r w:rsidR="00E06A75">
        <w:t>landed on</w:t>
      </w:r>
      <w:r w:rsidR="00D37B5C">
        <w:t xml:space="preserve"> flowers</w:t>
      </w:r>
      <w:r w:rsidR="007F3A12" w:rsidRPr="00733EEA">
        <w:t xml:space="preserve"> </w:t>
      </w:r>
      <w:r w:rsidR="007F3A12">
        <w:t>(F</w:t>
      </w:r>
      <w:r w:rsidR="007F3A12" w:rsidRPr="00564DCF">
        <w:rPr>
          <w:vertAlign w:val="subscript"/>
        </w:rPr>
        <w:t>1</w:t>
      </w:r>
      <w:r w:rsidR="00617761">
        <w:rPr>
          <w:vertAlign w:val="subscript"/>
        </w:rPr>
        <w:t>,32.6</w:t>
      </w:r>
      <w:r w:rsidR="00617761">
        <w:t xml:space="preserve"> = 0.48, P = 0.493</w:t>
      </w:r>
      <w:r w:rsidR="007F3A12">
        <w:t xml:space="preserve">) </w:t>
      </w:r>
      <w:r w:rsidR="007F3A12" w:rsidRPr="00733EEA">
        <w:t>and no intera</w:t>
      </w:r>
      <w:r w:rsidR="007F3A12">
        <w:t>ction between ambush bug presence and</w:t>
      </w:r>
      <w:r w:rsidR="007F3A12" w:rsidRPr="00733EEA">
        <w:t xml:space="preserve"> bee sex</w:t>
      </w:r>
      <w:r w:rsidR="00262ADF">
        <w:t xml:space="preserve"> </w:t>
      </w:r>
      <w:r w:rsidR="007F3A12">
        <w:t>(F</w:t>
      </w:r>
      <w:r w:rsidR="007F3A12" w:rsidRPr="00564DCF">
        <w:rPr>
          <w:vertAlign w:val="subscript"/>
        </w:rPr>
        <w:t>1</w:t>
      </w:r>
      <w:r w:rsidR="00617761">
        <w:rPr>
          <w:vertAlign w:val="subscript"/>
        </w:rPr>
        <w:t>,32.2</w:t>
      </w:r>
      <w:r w:rsidR="00617761">
        <w:t xml:space="preserve"> = 0.160, P = 0.692</w:t>
      </w:r>
      <w:r w:rsidR="007851FE">
        <w:t>, Fig.</w:t>
      </w:r>
      <w:r w:rsidR="00BB7086">
        <w:t xml:space="preserve"> 2b</w:t>
      </w:r>
      <w:r w:rsidR="007F3A12">
        <w:t>)</w:t>
      </w:r>
      <w:r w:rsidR="007F3A12" w:rsidRPr="00733EEA">
        <w:t>.</w:t>
      </w:r>
      <w:r w:rsidR="007F3A12">
        <w:t xml:space="preserve"> However, </w:t>
      </w:r>
      <w:r w:rsidR="00733EEA" w:rsidRPr="00733EEA">
        <w:t>twice as many female bees landed on experimental flowers</w:t>
      </w:r>
      <w:r w:rsidR="00E06A75">
        <w:t xml:space="preserve"> than males</w:t>
      </w:r>
      <w:r w:rsidR="00733EEA">
        <w:t xml:space="preserve"> (F</w:t>
      </w:r>
      <w:r w:rsidR="00733EEA" w:rsidRPr="00564DCF">
        <w:rPr>
          <w:vertAlign w:val="subscript"/>
        </w:rPr>
        <w:t>1</w:t>
      </w:r>
      <w:r w:rsidR="00617761">
        <w:rPr>
          <w:vertAlign w:val="subscript"/>
        </w:rPr>
        <w:t>,32.2</w:t>
      </w:r>
      <w:r w:rsidR="00617761">
        <w:t xml:space="preserve"> = 11.7</w:t>
      </w:r>
      <w:r w:rsidR="00733EEA">
        <w:t>, P = 0.002)</w:t>
      </w:r>
      <w:r w:rsidR="00733EEA" w:rsidRPr="00733EEA">
        <w:t xml:space="preserve">. </w:t>
      </w:r>
      <w:r w:rsidR="007F3A12">
        <w:t xml:space="preserve">Moreover, </w:t>
      </w:r>
      <w:r w:rsidR="00D37B5C">
        <w:t xml:space="preserve">the proportion of </w:t>
      </w:r>
      <w:r w:rsidR="007F3A12">
        <w:t>f</w:t>
      </w:r>
      <w:r w:rsidR="007F3A12" w:rsidRPr="007F3A12">
        <w:t xml:space="preserve">emale bees </w:t>
      </w:r>
      <w:r w:rsidR="00D37B5C">
        <w:t>landing after visiting a flower was</w:t>
      </w:r>
      <w:r w:rsidR="007F3A12" w:rsidRPr="007F3A12">
        <w:t xml:space="preserve"> 5 times </w:t>
      </w:r>
      <w:r w:rsidR="00D37B5C">
        <w:t>greater</w:t>
      </w:r>
      <w:r w:rsidR="007F3A12" w:rsidRPr="007F3A12">
        <w:t xml:space="preserve"> than male bees (92% vs 17%</w:t>
      </w:r>
      <w:r w:rsidR="007F3A12">
        <w:t xml:space="preserve"> respectively,</w:t>
      </w:r>
      <w:r w:rsidR="007F3A12" w:rsidRPr="007F3A12">
        <w:t xml:space="preserve"> </w:t>
      </w:r>
      <w:r w:rsidR="007F3A12">
        <w:t>F</w:t>
      </w:r>
      <w:r w:rsidR="007F3A12" w:rsidRPr="00564DCF">
        <w:rPr>
          <w:vertAlign w:val="subscript"/>
        </w:rPr>
        <w:t>1</w:t>
      </w:r>
      <w:r w:rsidR="0029268C">
        <w:rPr>
          <w:vertAlign w:val="subscript"/>
        </w:rPr>
        <w:t>,62</w:t>
      </w:r>
      <w:r w:rsidR="007F3A12">
        <w:t xml:space="preserve"> = </w:t>
      </w:r>
      <w:r w:rsidR="0029268C">
        <w:t>110.03</w:t>
      </w:r>
      <w:r w:rsidR="007851FE">
        <w:t>, P &lt; 0.001, Fig.</w:t>
      </w:r>
      <w:r w:rsidR="00BB7086">
        <w:t xml:space="preserve"> 2c</w:t>
      </w:r>
      <w:r w:rsidR="00D37B5C">
        <w:t>), although</w:t>
      </w:r>
      <w:r w:rsidR="007F3A12" w:rsidRPr="007F3A12">
        <w:t xml:space="preserve"> the interaction between ambush bug presence and sex </w:t>
      </w:r>
      <w:r w:rsidR="00E2724F">
        <w:t xml:space="preserve">again was not </w:t>
      </w:r>
      <w:r w:rsidR="007F3A12">
        <w:t>significant (F</w:t>
      </w:r>
      <w:r w:rsidR="007F3A12" w:rsidRPr="00564DCF">
        <w:rPr>
          <w:vertAlign w:val="subscript"/>
        </w:rPr>
        <w:t>1</w:t>
      </w:r>
      <w:r w:rsidR="008673AA">
        <w:rPr>
          <w:vertAlign w:val="subscript"/>
        </w:rPr>
        <w:t>,</w:t>
      </w:r>
      <w:r w:rsidR="0029268C">
        <w:rPr>
          <w:vertAlign w:val="subscript"/>
        </w:rPr>
        <w:t>62</w:t>
      </w:r>
      <w:r w:rsidR="007F3A12">
        <w:t xml:space="preserve"> = </w:t>
      </w:r>
      <w:r w:rsidR="0029268C">
        <w:t>3.38</w:t>
      </w:r>
      <w:r w:rsidR="007F3A12">
        <w:t>, P = 0.</w:t>
      </w:r>
      <w:r w:rsidR="0029268C">
        <w:t>071</w:t>
      </w:r>
      <w:r w:rsidR="007F3A12">
        <w:t>)</w:t>
      </w:r>
      <w:r w:rsidR="00D2226C">
        <w:t xml:space="preserve"> and there was no overall main effect of ambush bug presence</w:t>
      </w:r>
      <w:r w:rsidR="00182612">
        <w:t xml:space="preserve"> </w:t>
      </w:r>
      <w:r w:rsidR="00D2226C">
        <w:t>(F</w:t>
      </w:r>
      <w:r w:rsidR="00D2226C" w:rsidRPr="00564DCF">
        <w:rPr>
          <w:vertAlign w:val="subscript"/>
        </w:rPr>
        <w:t>1</w:t>
      </w:r>
      <w:r w:rsidR="0029268C">
        <w:rPr>
          <w:vertAlign w:val="subscript"/>
        </w:rPr>
        <w:t>,62</w:t>
      </w:r>
      <w:r w:rsidR="0029268C">
        <w:t xml:space="preserve"> = 0.14, P = 0.706</w:t>
      </w:r>
      <w:r w:rsidR="00D2226C">
        <w:t>)</w:t>
      </w:r>
      <w:r w:rsidR="007F3A12">
        <w:t>.</w:t>
      </w:r>
    </w:p>
    <w:p w14:paraId="20AB3D72" w14:textId="50D6456F" w:rsidR="002E0B28" w:rsidRDefault="00E06A75" w:rsidP="0011204D">
      <w:pPr>
        <w:spacing w:line="480" w:lineRule="auto"/>
        <w:ind w:firstLine="720"/>
        <w:contextualSpacing/>
      </w:pPr>
      <w:r>
        <w:t>Only</w:t>
      </w:r>
      <w:r w:rsidRPr="00A31EDE">
        <w:t xml:space="preserve"> 14 female bees inspected flowers without landing </w:t>
      </w:r>
      <w:r>
        <w:t xml:space="preserve">compared to 377 males, making statistical comparison between sexes difficult. </w:t>
      </w:r>
      <w:r w:rsidR="00A31EDE">
        <w:t xml:space="preserve">In general, </w:t>
      </w:r>
      <w:r>
        <w:t xml:space="preserve">male </w:t>
      </w:r>
      <w:r w:rsidR="00A31EDE" w:rsidRPr="00A31EDE">
        <w:t xml:space="preserve">bees </w:t>
      </w:r>
      <w:r w:rsidR="00A31EDE">
        <w:t xml:space="preserve">that did not land </w:t>
      </w:r>
      <w:r w:rsidR="00A31EDE" w:rsidRPr="00A31EDE">
        <w:t xml:space="preserve">spent </w:t>
      </w:r>
      <w:r w:rsidR="00A31EDE">
        <w:t xml:space="preserve">very </w:t>
      </w:r>
      <w:r w:rsidR="00A31EDE" w:rsidRPr="00A31EDE">
        <w:t xml:space="preserve">little time at flowers, </w:t>
      </w:r>
      <w:r w:rsidR="00262ADF">
        <w:t>likely</w:t>
      </w:r>
      <w:r w:rsidR="00262ADF" w:rsidRPr="00A31EDE">
        <w:t xml:space="preserve"> </w:t>
      </w:r>
      <w:r w:rsidR="00A31EDE" w:rsidRPr="00A31EDE">
        <w:t>just inspecting them</w:t>
      </w:r>
      <w:r w:rsidR="00196ADD">
        <w:t xml:space="preserve"> in search of mates</w:t>
      </w:r>
      <w:r w:rsidR="00A31EDE" w:rsidRPr="00A31EDE">
        <w:t xml:space="preserve">. </w:t>
      </w:r>
      <w:r w:rsidR="007B51D6">
        <w:t>Males</w:t>
      </w:r>
      <w:r w:rsidR="000C6E67" w:rsidRPr="00032EC6">
        <w:t xml:space="preserve"> briefly visit</w:t>
      </w:r>
      <w:r w:rsidR="007B51D6">
        <w:t>ed</w:t>
      </w:r>
      <w:r w:rsidR="000C6E67" w:rsidRPr="00032EC6">
        <w:t xml:space="preserve"> flowers (mean ± SE = 1.75 seconds ± 0.64) and regularly visited flowers occupied by other bees</w:t>
      </w:r>
      <w:r w:rsidR="000C6E67">
        <w:t xml:space="preserve">. </w:t>
      </w:r>
      <w:r w:rsidR="002C4984">
        <w:t xml:space="preserve">On average, </w:t>
      </w:r>
      <w:r w:rsidR="00A31EDE" w:rsidRPr="00A31EDE">
        <w:t>male bees spent 45% more time insp</w:t>
      </w:r>
      <w:r w:rsidR="002C4984">
        <w:t xml:space="preserve">ecting flowers before </w:t>
      </w:r>
      <w:r w:rsidR="000C6E67">
        <w:t>deciding to leave</w:t>
      </w:r>
      <w:r w:rsidR="002C4984">
        <w:t xml:space="preserve"> than female bees </w:t>
      </w:r>
      <w:r w:rsidR="00A31EDE" w:rsidRPr="00A31EDE">
        <w:t>(</w:t>
      </w:r>
      <w:r w:rsidR="007851FE">
        <w:t>0</w:t>
      </w:r>
      <w:r w:rsidR="00A31EDE" w:rsidRPr="00A31EDE">
        <w:t xml:space="preserve">.36 vs </w:t>
      </w:r>
      <w:r w:rsidR="007851FE">
        <w:t>0</w:t>
      </w:r>
      <w:r w:rsidR="00A31EDE" w:rsidRPr="00A31EDE">
        <w:t xml:space="preserve">.20 seconds, respectively). Of those non-landing </w:t>
      </w:r>
      <w:r w:rsidR="002C4984">
        <w:t xml:space="preserve">male bee </w:t>
      </w:r>
      <w:r w:rsidR="00A31EDE" w:rsidRPr="00A31EDE">
        <w:t xml:space="preserve">visits, the presence of </w:t>
      </w:r>
      <w:r w:rsidR="00A31EDE" w:rsidRPr="00A31EDE">
        <w:lastRenderedPageBreak/>
        <w:t>ambush bugs reduced the duration of inspection times by roughly 45%, though this was primarily driven by two outliers of 1</w:t>
      </w:r>
      <w:r w:rsidR="00D37B5C">
        <w:t>1 and 33 seconds</w:t>
      </w:r>
      <w:r w:rsidR="007851FE">
        <w:t xml:space="preserve"> (Fig.</w:t>
      </w:r>
      <w:r w:rsidR="00BB7086">
        <w:t xml:space="preserve"> 3a)</w:t>
      </w:r>
      <w:r w:rsidR="00B41983">
        <w:t>, and overall ambush bugs had no effect on the duration on non-landing male visits (F</w:t>
      </w:r>
      <w:r w:rsidR="00B41983" w:rsidRPr="00564DCF">
        <w:rPr>
          <w:vertAlign w:val="subscript"/>
        </w:rPr>
        <w:t>1</w:t>
      </w:r>
      <w:r w:rsidR="00B41983">
        <w:rPr>
          <w:vertAlign w:val="subscript"/>
        </w:rPr>
        <w:t>,24.1</w:t>
      </w:r>
      <w:r w:rsidR="00B41983">
        <w:t xml:space="preserve"> = 1.68, P = 0.207)</w:t>
      </w:r>
      <w:r w:rsidR="00D37B5C">
        <w:t>.</w:t>
      </w:r>
      <w:r w:rsidR="002C4984">
        <w:t xml:space="preserve"> Summed over the three days of observation, 133 female and 89 male </w:t>
      </w:r>
      <w:r w:rsidR="002C4984" w:rsidRPr="002C4984">
        <w:rPr>
          <w:i/>
        </w:rPr>
        <w:t>Melissodes</w:t>
      </w:r>
      <w:r w:rsidR="002C4984">
        <w:t xml:space="preserve"> </w:t>
      </w:r>
      <w:r w:rsidR="00282B6C">
        <w:t xml:space="preserve">visits </w:t>
      </w:r>
      <w:r w:rsidR="002C4984">
        <w:t>landed on flowers. The amount of time bees spent on flowers averaged 6.4 seconds, though some bees that landed spent an exceptionally long time on flowers (up to 46 seconds, apparently simply resting and not foraging). We therefore identified 12 extreme outliers that were above the 95th percentile and excluded them from analyses.</w:t>
      </w:r>
      <w:r w:rsidR="00BB7086">
        <w:t xml:space="preserve"> </w:t>
      </w:r>
      <w:r w:rsidR="002C4984">
        <w:t>Once landed, female bees spent 2.5 tim</w:t>
      </w:r>
      <w:r w:rsidR="00F2638F">
        <w:t>es longer on flowers than</w:t>
      </w:r>
      <w:r w:rsidR="002C4984">
        <w:t xml:space="preserve"> male bees (F</w:t>
      </w:r>
      <w:r w:rsidR="002C4984" w:rsidRPr="00564DCF">
        <w:rPr>
          <w:vertAlign w:val="subscript"/>
        </w:rPr>
        <w:t>1</w:t>
      </w:r>
      <w:r w:rsidR="006D0626">
        <w:rPr>
          <w:vertAlign w:val="subscript"/>
        </w:rPr>
        <w:t>,199.7</w:t>
      </w:r>
      <w:r w:rsidR="006D0626">
        <w:t xml:space="preserve"> = 24.95</w:t>
      </w:r>
      <w:r w:rsidR="002C4984">
        <w:t xml:space="preserve">, P &lt; 0.001). While ambush bug presence tended to reduce the duration of visits by some 30% (13.4 % in females vs 57.6% in males) the effect was </w:t>
      </w:r>
      <w:r w:rsidR="00FF39A0">
        <w:t>not</w:t>
      </w:r>
      <w:r w:rsidR="002C4984">
        <w:t xml:space="preserve"> significant (F</w:t>
      </w:r>
      <w:r w:rsidR="002C4984" w:rsidRPr="00564DCF">
        <w:rPr>
          <w:vertAlign w:val="subscript"/>
        </w:rPr>
        <w:t>1</w:t>
      </w:r>
      <w:r w:rsidR="006D0626">
        <w:rPr>
          <w:vertAlign w:val="subscript"/>
        </w:rPr>
        <w:t>,23.45</w:t>
      </w:r>
      <w:r w:rsidR="006D0626">
        <w:t xml:space="preserve"> = 1.48</w:t>
      </w:r>
      <w:r w:rsidR="002C4984">
        <w:t xml:space="preserve">, P = </w:t>
      </w:r>
      <w:r w:rsidR="006D0626">
        <w:t>0.236</w:t>
      </w:r>
      <w:r w:rsidR="002C4984">
        <w:t xml:space="preserve">) and there </w:t>
      </w:r>
      <w:r w:rsidR="00D2226C">
        <w:t>was no</w:t>
      </w:r>
      <w:r w:rsidR="00BB7086">
        <w:t xml:space="preserve"> </w:t>
      </w:r>
      <w:r w:rsidR="002C4984">
        <w:t>interaction</w:t>
      </w:r>
      <w:r w:rsidR="00BB7086">
        <w:t xml:space="preserve"> between the sex of bee and ambush bug presence</w:t>
      </w:r>
      <w:r w:rsidR="00D2226C">
        <w:t xml:space="preserve"> (F</w:t>
      </w:r>
      <w:r w:rsidR="00D2226C" w:rsidRPr="00564DCF">
        <w:rPr>
          <w:vertAlign w:val="subscript"/>
        </w:rPr>
        <w:t>1</w:t>
      </w:r>
      <w:r w:rsidR="00B41983">
        <w:rPr>
          <w:vertAlign w:val="subscript"/>
        </w:rPr>
        <w:t>,199.7</w:t>
      </w:r>
      <w:r w:rsidR="00D2226C">
        <w:t xml:space="preserve"> = 0.0</w:t>
      </w:r>
      <w:r w:rsidR="00B41983">
        <w:t>0</w:t>
      </w:r>
      <w:r w:rsidR="00D2226C">
        <w:t>, P = 0</w:t>
      </w:r>
      <w:r w:rsidR="00B41983">
        <w:t>.9</w:t>
      </w:r>
      <w:r w:rsidR="00CC31B1">
        <w:t>5</w:t>
      </w:r>
      <w:r w:rsidR="00B41983">
        <w:t>6</w:t>
      </w:r>
      <w:r w:rsidR="007851FE">
        <w:t>, Fig.</w:t>
      </w:r>
      <w:r w:rsidR="00BB7086">
        <w:t xml:space="preserve"> 3b</w:t>
      </w:r>
      <w:r w:rsidR="00D2226C">
        <w:t>)</w:t>
      </w:r>
      <w:r w:rsidR="00182612">
        <w:t xml:space="preserve"> on visit duration</w:t>
      </w:r>
      <w:r w:rsidR="00D2226C">
        <w:t>.</w:t>
      </w:r>
      <w:r w:rsidR="0011204D">
        <w:t xml:space="preserve"> The proportion of f</w:t>
      </w:r>
      <w:r w:rsidR="00CC31B1">
        <w:t xml:space="preserve">emales </w:t>
      </w:r>
      <w:r w:rsidR="0011204D">
        <w:t>nectaring once landed was</w:t>
      </w:r>
      <w:r w:rsidR="00CC31B1">
        <w:t xml:space="preserve"> 37% </w:t>
      </w:r>
      <w:r w:rsidR="0011204D">
        <w:t xml:space="preserve">higher </w:t>
      </w:r>
      <w:r w:rsidR="00CC31B1">
        <w:t>than males (F</w:t>
      </w:r>
      <w:r w:rsidR="00CC31B1" w:rsidRPr="00564DCF">
        <w:rPr>
          <w:vertAlign w:val="subscript"/>
        </w:rPr>
        <w:t>1</w:t>
      </w:r>
      <w:r w:rsidR="00CC31B1">
        <w:rPr>
          <w:vertAlign w:val="subscript"/>
        </w:rPr>
        <w:t>,52</w:t>
      </w:r>
      <w:r w:rsidR="00CC31B1">
        <w:t xml:space="preserve"> = 13.</w:t>
      </w:r>
      <w:r w:rsidR="006D0626">
        <w:t>54</w:t>
      </w:r>
      <w:r w:rsidR="00CC31B1">
        <w:t>, P &lt; 0.001) but there was no effect of ambush bug presence on nectaring (F</w:t>
      </w:r>
      <w:r w:rsidR="00CC31B1" w:rsidRPr="00564DCF">
        <w:rPr>
          <w:vertAlign w:val="subscript"/>
        </w:rPr>
        <w:t>1</w:t>
      </w:r>
      <w:r w:rsidR="0011204D">
        <w:rPr>
          <w:vertAlign w:val="subscript"/>
        </w:rPr>
        <w:t>,52</w:t>
      </w:r>
      <w:r w:rsidR="0011204D">
        <w:t xml:space="preserve"> = </w:t>
      </w:r>
      <w:r w:rsidR="006D0626">
        <w:t>3.79,</w:t>
      </w:r>
      <w:r w:rsidR="00CC31B1">
        <w:t xml:space="preserve"> P = 0</w:t>
      </w:r>
      <w:r w:rsidR="0011204D">
        <w:t>.</w:t>
      </w:r>
      <w:r w:rsidR="006D0626">
        <w:t>057</w:t>
      </w:r>
      <w:r w:rsidR="00CC31B1">
        <w:t>)</w:t>
      </w:r>
      <w:r w:rsidR="0011204D">
        <w:t xml:space="preserve">, </w:t>
      </w:r>
      <w:r w:rsidR="00CC31B1">
        <w:t>no interaction with sex (F</w:t>
      </w:r>
      <w:r w:rsidR="00CC31B1" w:rsidRPr="00564DCF">
        <w:rPr>
          <w:vertAlign w:val="subscript"/>
        </w:rPr>
        <w:t>1</w:t>
      </w:r>
      <w:r w:rsidR="0011204D">
        <w:rPr>
          <w:vertAlign w:val="subscript"/>
        </w:rPr>
        <w:t>,52</w:t>
      </w:r>
      <w:r w:rsidR="0011204D">
        <w:t xml:space="preserve"> = 1.75</w:t>
      </w:r>
      <w:r w:rsidR="00CC31B1">
        <w:t>, P = 0</w:t>
      </w:r>
      <w:r w:rsidR="0011204D">
        <w:t>.191), and no effect of ambush bug presence on the proportion of females collecting pollen during visits (F</w:t>
      </w:r>
      <w:r w:rsidR="0011204D" w:rsidRPr="00564DCF">
        <w:rPr>
          <w:vertAlign w:val="subscript"/>
        </w:rPr>
        <w:t>1</w:t>
      </w:r>
      <w:r w:rsidR="0011204D">
        <w:rPr>
          <w:vertAlign w:val="subscript"/>
        </w:rPr>
        <w:t>,29</w:t>
      </w:r>
      <w:r w:rsidR="0011204D">
        <w:t xml:space="preserve"> = 0.95, P = 0.339).</w:t>
      </w:r>
    </w:p>
    <w:p w14:paraId="1615A3F7" w14:textId="77777777" w:rsidR="00D4685C" w:rsidRPr="00032EC6" w:rsidRDefault="00D4685C" w:rsidP="00931942">
      <w:pPr>
        <w:spacing w:line="480" w:lineRule="auto"/>
        <w:ind w:firstLine="720"/>
        <w:contextualSpacing/>
      </w:pPr>
    </w:p>
    <w:p w14:paraId="57400176" w14:textId="77777777" w:rsidR="00D4685C" w:rsidRPr="00032EC6" w:rsidRDefault="00D4685C" w:rsidP="00931942">
      <w:pPr>
        <w:spacing w:line="480" w:lineRule="auto"/>
        <w:contextualSpacing/>
      </w:pPr>
      <w:r w:rsidRPr="00032EC6">
        <w:rPr>
          <w:b/>
        </w:rPr>
        <w:t>Discussion</w:t>
      </w:r>
    </w:p>
    <w:p w14:paraId="30172F74" w14:textId="43CFF90E" w:rsidR="00A44E3C" w:rsidRDefault="002E0B28" w:rsidP="00931942">
      <w:pPr>
        <w:spacing w:line="480" w:lineRule="auto"/>
        <w:ind w:firstLine="720"/>
        <w:contextualSpacing/>
      </w:pPr>
      <w:r>
        <w:t>Overall, our results suggests that cryptic predatory ambush bugs i</w:t>
      </w:r>
      <w:r w:rsidR="00D4685C" w:rsidRPr="00032EC6">
        <w:t>n this study</w:t>
      </w:r>
      <w:r>
        <w:t xml:space="preserve"> had little impacts on the foraging behaviors of long-horned bees and may not be a significant factor driving </w:t>
      </w:r>
      <w:r w:rsidR="00196ADD" w:rsidRPr="00196ADD">
        <w:rPr>
          <w:i/>
        </w:rPr>
        <w:t>Melissodes</w:t>
      </w:r>
      <w:r>
        <w:t xml:space="preserve"> foraging decisions.</w:t>
      </w:r>
      <w:r w:rsidR="00344CCB">
        <w:t xml:space="preserve"> </w:t>
      </w:r>
      <w:r w:rsidR="00344CCB" w:rsidRPr="00032EC6">
        <w:t xml:space="preserve">Bees visiting </w:t>
      </w:r>
      <w:r w:rsidR="00344CCB">
        <w:t>ambush bug</w:t>
      </w:r>
      <w:r w:rsidR="00344CCB" w:rsidRPr="00032EC6">
        <w:t xml:space="preserve"> occupied flowers spent </w:t>
      </w:r>
      <w:r w:rsidR="00344CCB">
        <w:t xml:space="preserve">similar amounts of time on </w:t>
      </w:r>
      <w:r w:rsidR="004261AD">
        <w:t>those</w:t>
      </w:r>
      <w:r w:rsidR="00344CCB">
        <w:t xml:space="preserve"> flowers</w:t>
      </w:r>
      <w:r w:rsidR="00344CCB" w:rsidRPr="00032EC6">
        <w:t xml:space="preserve"> compared to those visiting unoccupied blooms</w:t>
      </w:r>
      <w:r w:rsidR="00344CCB">
        <w:t xml:space="preserve"> and there was little</w:t>
      </w:r>
      <w:r w:rsidR="00344CCB" w:rsidRPr="00032EC6">
        <w:t xml:space="preserve"> effect of the presence of ambush bugs on </w:t>
      </w:r>
      <w:r w:rsidR="00344CCB">
        <w:t xml:space="preserve">other </w:t>
      </w:r>
      <w:r w:rsidR="00344CCB" w:rsidRPr="00032EC6">
        <w:t>bee foraging</w:t>
      </w:r>
      <w:r w:rsidR="00344CCB">
        <w:t xml:space="preserve"> behavior</w:t>
      </w:r>
      <w:r w:rsidR="004261AD">
        <w:t>s</w:t>
      </w:r>
      <w:r w:rsidR="00344CCB" w:rsidRPr="00032EC6">
        <w:t xml:space="preserve">. </w:t>
      </w:r>
      <w:r w:rsidR="00344CCB">
        <w:t>However, w</w:t>
      </w:r>
      <w:r>
        <w:t xml:space="preserve">e did </w:t>
      </w:r>
      <w:r w:rsidR="00344CCB">
        <w:lastRenderedPageBreak/>
        <w:t xml:space="preserve">detect </w:t>
      </w:r>
      <w:r>
        <w:t>sex-specific differences in bee foraging behavio</w:t>
      </w:r>
      <w:r w:rsidR="00D76B6E">
        <w:t>rs</w:t>
      </w:r>
      <w:r w:rsidR="00282B6C">
        <w:t>, with males visiting more frequently but for shorter periods of time</w:t>
      </w:r>
      <w:r w:rsidR="00BB7086">
        <w:t xml:space="preserve">. Given </w:t>
      </w:r>
      <w:r w:rsidR="007D2BDF">
        <w:t xml:space="preserve">the </w:t>
      </w:r>
      <w:r w:rsidR="00BB7086">
        <w:t>difference</w:t>
      </w:r>
      <w:r w:rsidR="007D2BDF">
        <w:t>s</w:t>
      </w:r>
      <w:r w:rsidR="00BB7086">
        <w:t xml:space="preserve"> in foraging behavior recorded between sexes, this </w:t>
      </w:r>
      <w:r w:rsidR="00D76B6E">
        <w:t>could suggest</w:t>
      </w:r>
      <w:r w:rsidR="00344CCB">
        <w:t xml:space="preserve"> that male and female</w:t>
      </w:r>
      <w:r w:rsidR="002662DF">
        <w:t xml:space="preserve"> bees vary in </w:t>
      </w:r>
      <w:r w:rsidR="00D76B6E">
        <w:t>exposure to flower-occupying predator</w:t>
      </w:r>
      <w:r w:rsidR="00344CCB">
        <w:t>s.</w:t>
      </w:r>
      <w:r w:rsidR="00D4685C" w:rsidRPr="00032EC6">
        <w:t xml:space="preserve"> </w:t>
      </w:r>
      <w:r w:rsidR="00344CCB">
        <w:t xml:space="preserve">These finding are novel, given the paucity of studies evaluating solitary bee foraging behavior in response to predators, and suggest that much of what we know about predator risk assessment and avoidance in social bees may not </w:t>
      </w:r>
      <w:r w:rsidR="00196ADD">
        <w:t xml:space="preserve">necessarily apply to </w:t>
      </w:r>
      <w:r w:rsidR="00344CCB">
        <w:t>solitary bees</w:t>
      </w:r>
      <w:r w:rsidR="00196ADD">
        <w:t>, given differences in both their ecology and natural history</w:t>
      </w:r>
      <w:r w:rsidR="00344CCB">
        <w:t>.</w:t>
      </w:r>
    </w:p>
    <w:p w14:paraId="01BE69D3" w14:textId="638593D0" w:rsidR="006B1D23" w:rsidRDefault="001B59BB" w:rsidP="001B59BB">
      <w:pPr>
        <w:spacing w:line="480" w:lineRule="auto"/>
        <w:ind w:firstLine="720"/>
        <w:contextualSpacing/>
      </w:pPr>
      <w:r>
        <w:t>Our finding</w:t>
      </w:r>
      <w:r w:rsidR="004261AD">
        <w:t>s</w:t>
      </w:r>
      <w:r>
        <w:t xml:space="preserve"> contrast what others </w:t>
      </w:r>
      <w:r w:rsidR="00025299">
        <w:t xml:space="preserve">have found studying social bee response to flower-occupying predators. For example, honeybees foraging on </w:t>
      </w:r>
      <w:r w:rsidR="00025299" w:rsidRPr="00025299">
        <w:rPr>
          <w:i/>
        </w:rPr>
        <w:t>Solidago odora</w:t>
      </w:r>
      <w:r w:rsidR="00025299">
        <w:rPr>
          <w:i/>
        </w:rPr>
        <w:t xml:space="preserve"> </w:t>
      </w:r>
      <w:r w:rsidR="00025299" w:rsidRPr="00025299">
        <w:t>Ait.</w:t>
      </w:r>
      <w:r w:rsidR="004261AD">
        <w:t xml:space="preserve"> (Asteraceae)</w:t>
      </w:r>
      <w:r w:rsidR="00025299">
        <w:rPr>
          <w:i/>
        </w:rPr>
        <w:t xml:space="preserve"> </w:t>
      </w:r>
      <w:r w:rsidR="00025299">
        <w:t xml:space="preserve">spent significantly less time foraging on flowers with </w:t>
      </w:r>
      <w:r w:rsidR="00025299" w:rsidRPr="00025299">
        <w:rPr>
          <w:i/>
        </w:rPr>
        <w:t>Phymata</w:t>
      </w:r>
      <w:r w:rsidR="004261AD">
        <w:rPr>
          <w:i/>
        </w:rPr>
        <w:t xml:space="preserve"> a</w:t>
      </w:r>
      <w:r w:rsidR="00025299">
        <w:rPr>
          <w:i/>
        </w:rPr>
        <w:t>mericana</w:t>
      </w:r>
      <w:r w:rsidR="00025299">
        <w:t xml:space="preserve"> present, although total visitation did not vary between o</w:t>
      </w:r>
      <w:r w:rsidR="008114F1">
        <w:t>ccupied and unoccupied flowers</w:t>
      </w:r>
      <w:r w:rsidR="00025299">
        <w:t xml:space="preserve"> </w:t>
      </w:r>
      <w:r w:rsidR="00025299">
        <w:fldChar w:fldCharType="begin"/>
      </w:r>
      <w:r w:rsidR="00384684">
        <w:instrText xml:space="preserve"> ADDIN EN.CITE &lt;EndNote&gt;&lt;Cite&gt;&lt;Author&gt;Elliott&lt;/Author&gt;&lt;Year&gt;1994&lt;/Year&gt;&lt;RecNum&gt;797&lt;/RecNum&gt;&lt;DisplayText&gt;(Elliott and Elliott 1994)&lt;/DisplayText&gt;&lt;record&gt;&lt;rec-number&gt;797&lt;/rec-number&gt;&lt;foreign-keys&gt;&lt;key app="EN" db-id="er5ss0er8pvd2oere26pxpvr2t5avf5eaa2x"&gt;797&lt;/key&gt;&lt;/foreign-keys&gt;&lt;ref-type name="Journal Article"&gt;17&lt;/ref-type&gt;&lt;contributors&gt;&lt;authors&gt;&lt;author&gt;Elliott, N. B.&lt;/author&gt;&lt;author&gt;Elliott, L. M.&lt;/author&gt;&lt;/authors&gt;&lt;/contributors&gt;&lt;titles&gt;&lt;title&gt;&lt;style face="normal" font="default" size="100%"&gt;Recognition and avoidance of the predator &lt;/style&gt;&lt;style face="italic" font="default" size="100%"&gt;Phymata americana&lt;/style&gt;&lt;style face="normal" font="default" size="100%"&gt; Melin on &lt;/style&gt;&lt;style face="italic" font="default" size="100%"&gt;Solidago odora&lt;/style&gt;&lt;style face="normal" font="default" size="100%"&gt; Ait by late-season floral visitors&lt;/style&gt;&lt;/title&gt;&lt;secondary-title&gt;American Midland Naturalist&lt;/secondary-title&gt;&lt;/titles&gt;&lt;periodical&gt;&lt;full-title&gt;American Midland Naturalist&lt;/full-title&gt;&lt;abbr-1&gt;Am. Midl. Nat.&lt;/abbr-1&gt;&lt;abbr-2&gt;Am Midl Nat&lt;/abbr-2&gt;&lt;/periodical&gt;&lt;pages&gt;378-380&lt;/pages&gt;&lt;volume&gt;131&lt;/volume&gt;&lt;number&gt;2&lt;/number&gt;&lt;dates&gt;&lt;year&gt;1994&lt;/year&gt;&lt;pub-dates&gt;&lt;date&gt;Apr&lt;/date&gt;&lt;/pub-dates&gt;&lt;/dates&gt;&lt;isbn&gt;0003-0031&lt;/isbn&gt;&lt;accession-num&gt;WOS:A1994NK48300019&lt;/accession-num&gt;&lt;urls&gt;&lt;related-urls&gt;&lt;url&gt;&amp;lt;Go to ISI&amp;gt;://WOS:A1994NK48300019&lt;/url&gt;&lt;/related-urls&gt;&lt;/urls&gt;&lt;electronic-resource-num&gt;10.2307/2426266&lt;/electronic-resource-num&gt;&lt;/record&gt;&lt;/Cite&gt;&lt;/EndNote&gt;</w:instrText>
      </w:r>
      <w:r w:rsidR="00025299">
        <w:fldChar w:fldCharType="separate"/>
      </w:r>
      <w:r w:rsidR="005E5468">
        <w:rPr>
          <w:noProof/>
        </w:rPr>
        <w:t>(</w:t>
      </w:r>
      <w:hyperlink w:anchor="_ENREF_7" w:tooltip="Elliott, 1994 #797" w:history="1">
        <w:r w:rsidR="009E7822">
          <w:rPr>
            <w:noProof/>
          </w:rPr>
          <w:t>Elliott and Elliott 1994</w:t>
        </w:r>
      </w:hyperlink>
      <w:r w:rsidR="005E5468">
        <w:rPr>
          <w:noProof/>
        </w:rPr>
        <w:t>)</w:t>
      </w:r>
      <w:r w:rsidR="00025299">
        <w:fldChar w:fldCharType="end"/>
      </w:r>
      <w:r w:rsidR="008114F1">
        <w:t>. However,</w:t>
      </w:r>
      <w:r>
        <w:t xml:space="preserve"> most</w:t>
      </w:r>
      <w:r w:rsidR="009E12AB">
        <w:t xml:space="preserve"> other</w:t>
      </w:r>
      <w:r w:rsidR="008114F1">
        <w:t xml:space="preserve"> studies</w:t>
      </w:r>
      <w:r>
        <w:t xml:space="preserve"> have used </w:t>
      </w:r>
      <w:r w:rsidR="009E12AB">
        <w:t xml:space="preserve">predator models or </w:t>
      </w:r>
      <w:r>
        <w:t>non-cryptic predators</w:t>
      </w:r>
      <w:r w:rsidR="00F401CA">
        <w:t xml:space="preserve"> (mostly spiders)</w:t>
      </w:r>
      <w:r>
        <w:t xml:space="preserve">, and often see effects of predators after repeated exposure. </w:t>
      </w:r>
      <w:r w:rsidR="00282B6C">
        <w:t>For example, i</w:t>
      </w:r>
      <w:r w:rsidRPr="00032EC6">
        <w:t>n experiments where eusocial honeybees and bumble bees learn to recognize predators, they only bec</w:t>
      </w:r>
      <w:r>
        <w:t>o</w:t>
      </w:r>
      <w:r w:rsidRPr="00032EC6">
        <w:t>me wary of predat</w:t>
      </w:r>
      <w:r w:rsidR="00D76B6E">
        <w:t>or-</w:t>
      </w:r>
      <w:r w:rsidRPr="00032EC6">
        <w:t>occupied flowers after repeatedly</w:t>
      </w:r>
      <w:r>
        <w:t xml:space="preserve"> experiencing simulated attacks</w:t>
      </w:r>
      <w:r w:rsidR="007D2BDF">
        <w:t xml:space="preserve"> </w:t>
      </w:r>
      <w:r>
        <w:rPr>
          <w:vanish/>
        </w:rPr>
        <w:t xml:space="preserve"> </w:t>
      </w:r>
      <w:r>
        <w:fldChar w:fldCharType="begin">
          <w:fldData xml:space="preserve">PEVuZE5vdGU+PENpdGU+PEF1dGhvcj5EdWthczwvQXV0aG9yPjxZZWFyPjIwMDE8L1llYXI+PFJl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</w:fldData>
        </w:fldChar>
      </w:r>
      <w:r w:rsidR="005E5468">
        <w:instrText xml:space="preserve"> ADDIN EN.CITE </w:instrText>
      </w:r>
      <w:r w:rsidR="005E5468">
        <w:fldChar w:fldCharType="begin">
          <w:fldData xml:space="preserve">PEVuZE5vdGU+PENpdGU+PEF1dGhvcj5EdWthczwvQXV0aG9yPjxZZWFyPjIwMDE8L1llYXI+PFJl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</w:fldData>
        </w:fldChar>
      </w:r>
      <w:r w:rsidR="005E5468">
        <w:instrText xml:space="preserve"> ADDIN EN.CITE.DATA </w:instrText>
      </w:r>
      <w:r w:rsidR="005E5468">
        <w:fldChar w:fldCharType="end"/>
      </w:r>
      <w:r>
        <w:fldChar w:fldCharType="separate"/>
      </w:r>
      <w:r w:rsidR="005E5468">
        <w:rPr>
          <w:noProof/>
        </w:rPr>
        <w:t>(</w:t>
      </w:r>
      <w:hyperlink w:anchor="_ENREF_6" w:tooltip="Dukas, 2001 #789" w:history="1">
        <w:r w:rsidR="009E7822">
          <w:rPr>
            <w:noProof/>
          </w:rPr>
          <w:t>Dukas 2001</w:t>
        </w:r>
      </w:hyperlink>
      <w:r w:rsidR="005E5468">
        <w:rPr>
          <w:noProof/>
        </w:rPr>
        <w:t xml:space="preserve">; </w:t>
      </w:r>
      <w:hyperlink w:anchor="_ENREF_14" w:tooltip="Ings, 2012 #806" w:history="1">
        <w:r w:rsidR="009E7822">
          <w:rPr>
            <w:noProof/>
          </w:rPr>
          <w:t>Ings et al. 2012</w:t>
        </w:r>
      </w:hyperlink>
      <w:r w:rsidR="005E5468">
        <w:rPr>
          <w:noProof/>
        </w:rPr>
        <w:t>)</w:t>
      </w:r>
      <w:r>
        <w:fldChar w:fldCharType="end"/>
      </w:r>
      <w:r w:rsidRPr="00032EC6">
        <w:fldChar w:fldCharType="begin" w:fldLock="1"/>
      </w:r>
      <w:r w:rsidRPr="00032EC6">
        <w:instrText>ADDIN CSL_CITATION { "citationItems" : [ { "id" : "ITEM-1", "itemData" : { "DOI" : "10.1046/j.1461-0248.2001.00228.x", "ISSN" : "1461-023X", "author" : [ { "dropping-particle" : "", "family" : "Dukas", "given" : "R", "non-dropping-particle" : "", "parse-names" : false, "suffix" : "" } ], "container-title" : "Ecology Letters", "id" : "ITEM-1", "issue" : "4", "issued" : { "date-parts" : [ [ "2001", "7" ] ] }, "page" : "327-333", "title" : "Effects of perceived danger on flower choice by bees", "type" : "article-journal", "volume" : "4" }, "uris" : [ "http://www.mendeley.com/documents/?uuid=5ccef669-382e-4683-96a5-1f25793b4f67" ] }, { "id" : "ITEM-2",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2", "issued" : { "date-parts" : [ [ "2012" ] ] }, "page" : "487-496", "title" : "Colour-independent shape recognition of cryptic predators by bumblebees", "type" : "article-journal", "volume" : "66" }, "uris" : [ "http://www.mendeley.com/documents/?uuid=d0aecaf2-3f38-48f1-a868-974dc1ecda0b" ] } ], "mendeley" : { "formattedCitation" : "(Dukas 2001b, Ings et al. 2012)", "plainTextFormattedCitation" : "(Dukas 2001b, Ings et al. 2012)", "previouslyFormattedCitation" : "(Dukas 2001b, Ings et al. 2012)" }, "properties" : { "noteIndex" : 0 }, "schema" : "https://github.com/citation-style-language/schema/raw/master/csl-citation.json" }</w:instrText>
      </w:r>
      <w:r w:rsidRPr="00032EC6">
        <w:fldChar w:fldCharType="end"/>
      </w:r>
      <w:r w:rsidR="00282B6C">
        <w:t>. In our experiments, in only one visit</w:t>
      </w:r>
      <w:r w:rsidR="00D24487">
        <w:t xml:space="preserve"> to occupied flowers </w:t>
      </w:r>
      <w:r w:rsidR="00282B6C">
        <w:t>did an ambush bug attack a</w:t>
      </w:r>
      <w:r w:rsidR="00D24487">
        <w:t xml:space="preserve"> bee</w:t>
      </w:r>
      <w:r w:rsidRPr="00032EC6">
        <w:t xml:space="preserve"> and </w:t>
      </w:r>
      <w:r w:rsidR="00282B6C">
        <w:t>then it consumed it, meaning we observed no opportunities</w:t>
      </w:r>
      <w:r w:rsidRPr="00032EC6">
        <w:t xml:space="preserve"> for bees to learn</w:t>
      </w:r>
      <w:r w:rsidR="00282B6C">
        <w:t xml:space="preserve"> to recognize ambush bugs</w:t>
      </w:r>
      <w:r w:rsidRPr="00032EC6">
        <w:t>.</w:t>
      </w:r>
      <w:r>
        <w:t xml:space="preserve"> Solitary bees</w:t>
      </w:r>
      <w:r w:rsidRPr="00032EC6">
        <w:t xml:space="preserve"> may </w:t>
      </w:r>
      <w:r>
        <w:t xml:space="preserve">therefore </w:t>
      </w:r>
      <w:r w:rsidRPr="00032EC6">
        <w:t>have less information about the risk posed by ambush bugs, given the low, but successful, attack rate.</w:t>
      </w:r>
      <w:r>
        <w:t xml:space="preserve"> </w:t>
      </w:r>
    </w:p>
    <w:p w14:paraId="67547926" w14:textId="38C1761C" w:rsidR="001B59BB" w:rsidRDefault="001B59BB" w:rsidP="00D76B6E">
      <w:pPr>
        <w:spacing w:line="480" w:lineRule="auto"/>
        <w:ind w:firstLine="720"/>
        <w:contextualSpacing/>
      </w:pPr>
      <w:r>
        <w:t xml:space="preserve">Most other research on solitary bees has focused on crab spiders. In one of the few other studies using solitary bees, Reader </w:t>
      </w:r>
      <w:r w:rsidRPr="001B59BB">
        <w:rPr>
          <w:i/>
        </w:rPr>
        <w:t>et al</w:t>
      </w:r>
      <w:r>
        <w:t xml:space="preserve"> </w:t>
      </w:r>
      <w:r w:rsidR="00BB7086">
        <w:t xml:space="preserve">(2006) </w:t>
      </w:r>
      <w:r>
        <w:t xml:space="preserve">found no effect of crab spider presence on visitation by the solitary bee </w:t>
      </w:r>
      <w:r w:rsidRPr="00A92A3D">
        <w:rPr>
          <w:i/>
        </w:rPr>
        <w:t>Eucera notata</w:t>
      </w:r>
      <w:r w:rsidRPr="001B59BB">
        <w:t xml:space="preserve"> </w:t>
      </w:r>
      <w:r w:rsidR="004261AD">
        <w:t>(</w:t>
      </w:r>
      <w:r w:rsidR="00BB7086">
        <w:t>Apidae</w:t>
      </w:r>
      <w:r w:rsidR="004261AD">
        <w:t xml:space="preserve">) </w:t>
      </w:r>
      <w:r>
        <w:t>to flowers of</w:t>
      </w:r>
      <w:r w:rsidR="00B40433">
        <w:t xml:space="preserve"> crimson spot rockrose,</w:t>
      </w:r>
      <w:r>
        <w:t xml:space="preserve"> </w:t>
      </w:r>
      <w:r w:rsidRPr="00A92A3D">
        <w:rPr>
          <w:i/>
        </w:rPr>
        <w:t>Cistus ladanifer</w:t>
      </w:r>
      <w:r>
        <w:t xml:space="preserve"> L.</w:t>
      </w:r>
      <w:r w:rsidR="00BB7086">
        <w:t xml:space="preserve"> (Cistaceae</w:t>
      </w:r>
      <w:r w:rsidR="004261AD">
        <w:t>)</w:t>
      </w:r>
      <w:r w:rsidRPr="00A92A3D">
        <w:rPr>
          <w:i/>
        </w:rPr>
        <w:t>,</w:t>
      </w:r>
      <w:r>
        <w:t xml:space="preserve"> even though honeybees avoided both inspecting and landing on flowers </w:t>
      </w:r>
      <w:r>
        <w:lastRenderedPageBreak/>
        <w:t xml:space="preserve">when crab spiders were present </w:t>
      </w:r>
      <w:r>
        <w:fldChar w:fldCharType="begin"/>
      </w:r>
      <w:r w:rsidR="005E5468">
        <w:instrText xml:space="preserve"> ADDIN EN.CITE &lt;EndNote&gt;&lt;Cite&gt;&lt;Author&gt;Reader&lt;/Author&gt;&lt;Year&gt;2006&lt;/Year&gt;&lt;RecNum&gt;786&lt;/RecNum&gt;&lt;DisplayText&gt;(Reader et al. 2006)&lt;/DisplayText&gt;&lt;record&gt;&lt;rec-number&gt;786&lt;/rec-number&gt;&lt;foreign-keys&gt;&lt;key app="EN" db-id="er5ss0er8pvd2oere26pxpvr2t5avf5eaa2x"&gt;786&lt;/key&gt;&lt;/foreign-keys&gt;&lt;ref-type name="Journal Article"&gt;17&lt;/ref-type&gt;&lt;contributors&gt;&lt;authors&gt;&lt;author&gt;Reader, Tom&lt;/author&gt;&lt;author&gt;Higginson, Andrew D.&lt;/author&gt;&lt;author&gt;Barnard, Christopher J.&lt;/author&gt;&lt;author&gt;Gilbert, Francis S.&lt;/author&gt;&lt;/authors&gt;&lt;/contributors&gt;&lt;titles&gt;&lt;title&gt;The effects of predation risk from crab spiders on bee foraging behavior&lt;/title&gt;&lt;secondary-title&gt;Behavioral Ecology&lt;/secondary-title&gt;&lt;/titles&gt;&lt;periodical&gt;&lt;full-title&gt;Behavioral Ecology&lt;/full-title&gt;&lt;abbr-1&gt;Behav. Ecol.&lt;/abbr-1&gt;&lt;abbr-2&gt;Behav Ecol&lt;/abbr-2&gt;&lt;/periodical&gt;&lt;pages&gt;933-939&lt;/pages&gt;&lt;volume&gt;17&lt;/volume&gt;&lt;number&gt;6&lt;/number&gt;&lt;dates&gt;&lt;year&gt;2006&lt;/year&gt;&lt;/dates&gt;&lt;isbn&gt;1045-2249&lt;/isbn&gt;&lt;urls&gt;&lt;related-urls&gt;&lt;url&gt;http://dx.doi.org/10.1093/beheco/arl027&lt;/url&gt;&lt;/related-urls&gt;&lt;/urls&gt;&lt;electronic-resource-num&gt;10.1093/beheco/arl027&lt;/electronic-resource-num&gt;&lt;/record&gt;&lt;/Cite&gt;&lt;/EndNote&gt;</w:instrText>
      </w:r>
      <w:r>
        <w:fldChar w:fldCharType="separate"/>
      </w:r>
      <w:r w:rsidR="005E5468">
        <w:rPr>
          <w:noProof/>
        </w:rPr>
        <w:t>(</w:t>
      </w:r>
      <w:hyperlink w:anchor="_ENREF_24" w:tooltip="Reader, 2006 #786" w:history="1">
        <w:r w:rsidR="009E7822">
          <w:rPr>
            <w:noProof/>
          </w:rPr>
          <w:t>Reader et al. 2006</w:t>
        </w:r>
      </w:hyperlink>
      <w:r w:rsidR="005E5468">
        <w:rPr>
          <w:noProof/>
        </w:rPr>
        <w:t>)</w:t>
      </w:r>
      <w:r>
        <w:fldChar w:fldCharType="end"/>
      </w:r>
      <w:r>
        <w:t xml:space="preserve">. In contrast, models of non-cryptic spiders altered behavior of both males and females of the solitary bee </w:t>
      </w:r>
      <w:r w:rsidRPr="00217E1B">
        <w:rPr>
          <w:i/>
        </w:rPr>
        <w:t>Ptilothrix fructifera</w:t>
      </w:r>
      <w:r>
        <w:t xml:space="preserve"> (Holmber)</w:t>
      </w:r>
      <w:r w:rsidR="00BB7086">
        <w:t xml:space="preserve"> (Apidae</w:t>
      </w:r>
      <w:r w:rsidR="004261AD">
        <w:t>)</w:t>
      </w:r>
      <w:r>
        <w:t xml:space="preserve">, altering male territorial perching behavior, and reducing female visitation and foraging time </w:t>
      </w:r>
      <w:r w:rsidR="00AA7320">
        <w:fldChar w:fldCharType="begin"/>
      </w:r>
      <w:r w:rsidR="00384684">
        <w:instrText xml:space="preserve"> ADDIN EN.CITE &lt;EndNote&gt;&lt;Cite&gt;&lt;Author&gt;Oliveira&lt;/Author&gt;&lt;Year&gt;2016&lt;/Year&gt;&lt;RecNum&gt;791&lt;/RecNum&gt;&lt;DisplayText&gt;(Oliveira et al. 2016)&lt;/DisplayText&gt;&lt;record&gt;&lt;rec-number&gt;791&lt;/rec-number&gt;&lt;foreign-keys&gt;&lt;key app="EN" db-id="er5ss0er8pvd2oere26pxpvr2t5avf5eaa2x"&gt;791&lt;/key&gt;&lt;/foreign-keys&gt;&lt;ref-type name="Journal Article"&gt;17&lt;/ref-type&gt;&lt;contributors&gt;&lt;authors&gt;&lt;author&gt;Oliveira, Reisla&lt;/author&gt;&lt;author&gt;R. Pereira, Christiane&lt;/author&gt;&lt;author&gt;A. F. D. Pimentel, Ana Laura&lt;/author&gt;&lt;author&gt;Schlindwein, Clemens&lt;/author&gt;&lt;/authors&gt;&lt;/contributors&gt;&lt;titles&gt;&lt;title&gt;The consequences of predation risk on the male territorial behavior in a solitary bee&lt;/title&gt;&lt;secondary-title&gt;Ethology&lt;/secondary-title&gt;&lt;/titles&gt;&lt;periodical&gt;&lt;full-title&gt;Ethology&lt;/full-title&gt;&lt;abbr-1&gt;Ethology&lt;/abbr-1&gt;&lt;abbr-2&gt;Ethology&lt;/abbr-2&gt;&lt;/periodical&gt;&lt;pages&gt;632-639&lt;/pages&gt;&lt;volume&gt;122&lt;/volume&gt;&lt;number&gt;8&lt;/number&gt;&lt;keywords&gt;&lt;keyword&gt;territoriality&lt;/keyword&gt;&lt;keyword&gt;alternative mating tactics&lt;/keyword&gt;&lt;keyword&gt;pollinators&lt;/keyword&gt;&lt;keyword&gt;solitary bees&lt;/keyword&gt;&lt;keyword&gt;Ptilothrix fructifera&lt;/keyword&gt;&lt;keyword&gt;Brazil&lt;/keyword&gt;&lt;/keywords&gt;&lt;dates&gt;&lt;year&gt;2016&lt;/year&gt;&lt;/dates&gt;&lt;isbn&gt;1439-0310&lt;/isbn&gt;&lt;urls&gt;&lt;related-urls&gt;&lt;url&gt;http://dx.doi.org/10.1111/eth.12509&lt;/url&gt;&lt;/related-urls&gt;&lt;/urls&gt;&lt;electronic-resource-num&gt;10.1111/eth.12509&lt;/electronic-resource-num&gt;&lt;modified-date&gt;Eth-15-0260.r2&lt;/modified-date&gt;&lt;/record&gt;&lt;/Cite&gt;&lt;/EndNote&gt;</w:instrText>
      </w:r>
      <w:r w:rsidR="00AA7320">
        <w:fldChar w:fldCharType="separate"/>
      </w:r>
      <w:r w:rsidR="005E5468">
        <w:rPr>
          <w:noProof/>
        </w:rPr>
        <w:t>(</w:t>
      </w:r>
      <w:hyperlink w:anchor="_ENREF_21" w:tooltip="Oliveira, 2016 #791" w:history="1">
        <w:r w:rsidR="009E7822">
          <w:rPr>
            <w:noProof/>
          </w:rPr>
          <w:t>Oliveira et al. 2016</w:t>
        </w:r>
      </w:hyperlink>
      <w:r w:rsidR="005E5468">
        <w:rPr>
          <w:noProof/>
        </w:rPr>
        <w:t>)</w:t>
      </w:r>
      <w:r w:rsidR="00AA7320">
        <w:fldChar w:fldCharType="end"/>
      </w:r>
      <w:r>
        <w:t xml:space="preserve">. However, these studies used </w:t>
      </w:r>
      <w:r w:rsidR="009E12AB">
        <w:t xml:space="preserve">either </w:t>
      </w:r>
      <w:r>
        <w:t>non-cryptic predators</w:t>
      </w:r>
      <w:r w:rsidR="009E12AB">
        <w:t xml:space="preserve"> or lumped cryptic and non-cryptic spider species together</w:t>
      </w:r>
      <w:r>
        <w:t>, and diffe</w:t>
      </w:r>
      <w:r w:rsidR="00C67770">
        <w:t>re</w:t>
      </w:r>
      <w:r>
        <w:t xml:space="preserve">nces between these and </w:t>
      </w:r>
      <w:r w:rsidR="00D76B6E">
        <w:t>our</w:t>
      </w:r>
      <w:r>
        <w:t xml:space="preserve"> study suggest that some unique mechanisms may be driving solitary bee response to </w:t>
      </w:r>
      <w:r w:rsidR="009E12AB">
        <w:t xml:space="preserve">cryptic </w:t>
      </w:r>
      <w:r>
        <w:t xml:space="preserve">predators. </w:t>
      </w:r>
      <w:ins w:id="11" w:author="Collin Schwantes" w:date="2018-02-19T14:38:00Z">
        <w:r w:rsidR="0014688B">
          <w:t xml:space="preserve">Although our sample sizes were fairly small and the interaction was not statistically significant, our results suggest </w:t>
        </w:r>
      </w:ins>
      <w:del w:id="12" w:author="Collin Schwantes" w:date="2018-02-19T14:38:00Z">
        <w:r w:rsidR="006B1D23" w:rsidDel="0014688B">
          <w:delText>For e</w:delText>
        </w:r>
        <w:r w:rsidR="00D76B6E" w:rsidDel="0014688B">
          <w:delText xml:space="preserve">xample, we found </w:delText>
        </w:r>
      </w:del>
      <w:r w:rsidR="004261AD">
        <w:t xml:space="preserve">that </w:t>
      </w:r>
      <w:r w:rsidR="006B1D23">
        <w:t xml:space="preserve">males </w:t>
      </w:r>
      <w:r w:rsidR="00D76B6E">
        <w:t>tended to land and collect</w:t>
      </w:r>
      <w:r w:rsidR="006B1D23">
        <w:t xml:space="preserve"> nectar</w:t>
      </w:r>
      <w:r w:rsidR="00D76B6E">
        <w:t xml:space="preserve"> less often</w:t>
      </w:r>
      <w:r w:rsidR="006B1D23">
        <w:t xml:space="preserve"> during visits to ambush</w:t>
      </w:r>
      <w:r w:rsidR="004261AD">
        <w:t xml:space="preserve"> bug</w:t>
      </w:r>
      <w:r w:rsidR="006B1D23">
        <w:t xml:space="preserve"> occupied flowers, while females showed no response to predators</w:t>
      </w:r>
      <w:del w:id="13" w:author="Collin Schwantes" w:date="2018-02-19T14:39:00Z">
        <w:r w:rsidR="00D76B6E" w:rsidDel="0014688B">
          <w:delText>,</w:delText>
        </w:r>
      </w:del>
      <w:del w:id="14" w:author="Collin Schwantes" w:date="2018-02-19T14:38:00Z">
        <w:r w:rsidR="00D76B6E" w:rsidDel="0014688B">
          <w:delText xml:space="preserve"> although our sample sizes were fairly low and the interaction was not significant</w:delText>
        </w:r>
      </w:del>
      <w:r w:rsidR="00D76B6E">
        <w:t xml:space="preserve">. </w:t>
      </w:r>
      <w:r w:rsidR="006B1D23">
        <w:t xml:space="preserve">One possible explanation could be differences in exposure to </w:t>
      </w:r>
      <w:r w:rsidR="004261AD">
        <w:t xml:space="preserve">predators </w:t>
      </w:r>
      <w:r w:rsidR="006B1D23">
        <w:t xml:space="preserve">between sexes. While both male and female </w:t>
      </w:r>
      <w:r w:rsidR="006B1D23" w:rsidRPr="006B1D23">
        <w:rPr>
          <w:i/>
        </w:rPr>
        <w:t>Melissodes</w:t>
      </w:r>
      <w:r w:rsidR="006B1D23">
        <w:t xml:space="preserve"> are typically most active in the early morning, females rest in burrows in the afternoons and overnight while males often gather in sleeping aggregations on sunflower heads with between 2 and 20 bees sheltering under ray flowers until morning </w:t>
      </w:r>
      <w:r w:rsidR="006B1D23">
        <w:fldChar w:fldCharType="begin"/>
      </w:r>
      <w:r w:rsidR="00384684">
        <w:instrText xml:space="preserve"> ADDIN EN.CITE &lt;EndNote&gt;&lt;Cite&gt;&lt;Author&gt;Parker&lt;/Author&gt;&lt;Year&gt;1981&lt;/Year&gt;&lt;RecNum&gt;819&lt;/RecNum&gt;&lt;DisplayText&gt;(Parker et al. 1981)&lt;/DisplayText&gt;&lt;record&gt;&lt;rec-number&gt;819&lt;/rec-number&gt;&lt;foreign-keys&gt;&lt;key app="EN" db-id="er5ss0er8pvd2oere26pxpvr2t5avf5eaa2x"&gt;819&lt;/key&gt;&lt;/foreign-keys&gt;&lt;ref-type name="Journal Article"&gt;17&lt;/ref-type&gt;&lt;contributors&gt;&lt;authors&gt;&lt;author&gt;Parker, F. D.&lt;/author&gt;&lt;author&gt;Tepedino, V. J.&lt;/author&gt;&lt;author&gt;Bohart, G. E.&lt;/author&gt;&lt;/authors&gt;&lt;/contributors&gt;&lt;titles&gt;&lt;title&gt;&lt;style face="normal" font="default" size="100%"&gt;Notes on the biology of a common sunflower bee, &lt;/style&gt;&lt;style face="italic" font="default" size="100%"&gt;Melissodes&lt;/style&gt;&lt;style face="normal" font="default" size="100%"&gt; (Eumelissodes) &lt;/style&gt;&lt;style face="italic" font="default" size="100%"&gt;agilis&lt;/style&gt;&lt;style face="normal" font="default" size="100%"&gt; Cresson&lt;/style&gt;&lt;/title&gt;&lt;secondary-title&gt;Journal of the New York Entomological Society&lt;/secondary-title&gt;&lt;/titles&gt;&lt;periodical&gt;&lt;full-title&gt;Journal of the New York Entomological Society&lt;/full-title&gt;&lt;abbr-1&gt;J. N. Y. Entomol. Soc.&lt;/abbr-1&gt;&lt;abbr-2&gt;J N Y Entomol Soc&lt;/abbr-2&gt;&lt;/periodical&gt;&lt;pages&gt;43-52&lt;/pages&gt;&lt;volume&gt;89&lt;/volume&gt;&lt;number&gt;1&lt;/number&gt;&lt;dates&gt;&lt;year&gt;1981&lt;/year&gt;&lt;/dates&gt;&lt;publisher&gt;New York Entomological Society&lt;/publisher&gt;&lt;isbn&gt;00287199, 19372361&lt;/isbn&gt;&lt;urls&gt;&lt;related-urls&gt;&lt;url&gt;http://www.jstor.org/stable/25009235&lt;/url&gt;&lt;/related-urls&gt;&lt;/urls&gt;&lt;custom1&gt;Full publication date: Mar., 1981&lt;/custom1&gt;&lt;/record&gt;&lt;/Cite&gt;&lt;/EndNote&gt;</w:instrText>
      </w:r>
      <w:r w:rsidR="006B1D23">
        <w:fldChar w:fldCharType="separate"/>
      </w:r>
      <w:r w:rsidR="005E5468">
        <w:rPr>
          <w:noProof/>
        </w:rPr>
        <w:t>(</w:t>
      </w:r>
      <w:hyperlink w:anchor="_ENREF_22" w:tooltip="Parker, 1981 #819" w:history="1">
        <w:r w:rsidR="009E7822">
          <w:rPr>
            <w:noProof/>
          </w:rPr>
          <w:t>Parker et al. 1981</w:t>
        </w:r>
      </w:hyperlink>
      <w:r w:rsidR="005E5468">
        <w:rPr>
          <w:noProof/>
        </w:rPr>
        <w:t>)</w:t>
      </w:r>
      <w:r w:rsidR="006B1D23">
        <w:fldChar w:fldCharType="end"/>
      </w:r>
      <w:r w:rsidR="006B1D23">
        <w:t xml:space="preserve">. This could to lead to males having greater risk exposure, and therefore add to their potential assessment of risk when visiting predator occupied flowers. </w:t>
      </w:r>
      <w:r w:rsidR="00D76B6E">
        <w:t>More studies are needed to verify if there are indeed sex-specific differences in risk-assessment in solitary bees.</w:t>
      </w:r>
    </w:p>
    <w:p w14:paraId="5F150DB8" w14:textId="36FDB71E" w:rsidR="00A0211C" w:rsidRDefault="00E159C5" w:rsidP="008114F1">
      <w:pPr>
        <w:spacing w:line="480" w:lineRule="auto"/>
        <w:contextualSpacing/>
      </w:pPr>
      <w:r>
        <w:tab/>
      </w:r>
      <w:r w:rsidR="00B82CC7">
        <w:t>T</w:t>
      </w:r>
      <w:r w:rsidR="00C67770">
        <w:t xml:space="preserve">he lack of </w:t>
      </w:r>
      <w:ins w:id="15" w:author="Collin Schwantes" w:date="2018-02-19T14:47:00Z">
        <w:r w:rsidR="00AF58E7">
          <w:t xml:space="preserve">discernable </w:t>
        </w:r>
      </w:ins>
      <w:r w:rsidR="00B82CC7">
        <w:t>response to predators in our study could also be due to the small spatial scale</w:t>
      </w:r>
      <w:ins w:id="16" w:author="Collin Schwantes" w:date="2018-02-19T14:47:00Z">
        <w:r w:rsidR="00AF58E7">
          <w:t xml:space="preserve"> and high predator density</w:t>
        </w:r>
      </w:ins>
      <w:r w:rsidR="00B82CC7">
        <w:t xml:space="preserve"> of the experimental garden. T</w:t>
      </w:r>
      <w:r w:rsidR="00C67770">
        <w:t xml:space="preserve">he capacity for social bees, such as </w:t>
      </w:r>
      <w:r w:rsidR="00C67770" w:rsidRPr="003C738D">
        <w:rPr>
          <w:i/>
        </w:rPr>
        <w:t>Bombus</w:t>
      </w:r>
      <w:r w:rsidR="00C67770">
        <w:t xml:space="preserve">, to learn has been shown to create </w:t>
      </w:r>
      <w:ins w:id="17" w:author="Collin Schwantes" w:date="2018-02-19T14:48:00Z">
        <w:r w:rsidR="00AF58E7">
          <w:t xml:space="preserve">spillover </w:t>
        </w:r>
      </w:ins>
      <w:r w:rsidR="00C67770">
        <w:t>effects</w:t>
      </w:r>
      <w:del w:id="18" w:author="Collin Schwantes" w:date="2018-02-19T14:48:00Z">
        <w:r w:rsidR="00C67770" w:rsidDel="00AF58E7">
          <w:delText xml:space="preserve"> spillover</w:delText>
        </w:r>
      </w:del>
      <w:r w:rsidR="00C67770">
        <w:t>, where predator presence on flowers can</w:t>
      </w:r>
      <w:r w:rsidR="00D76B6E">
        <w:t xml:space="preserve"> indirectly lead to reduced</w:t>
      </w:r>
      <w:r w:rsidR="00B82CC7">
        <w:t xml:space="preserve"> visitation to all flowers, including those not occupied by predators</w:t>
      </w:r>
      <w:r w:rsidR="00AA7320">
        <w:t xml:space="preserve"> </w:t>
      </w:r>
      <w:r w:rsidR="00AA7320">
        <w:fldChar w:fldCharType="begin"/>
      </w:r>
      <w:r w:rsidR="005E5468">
        <w:instrText xml:space="preserve"> ADDIN EN.CITE &lt;EndNote&gt;&lt;Cite&gt;&lt;Author&gt;Ings&lt;/Author&gt;&lt;Year&gt;2009&lt;/Year&gt;&lt;RecNum&gt;790&lt;/RecNum&gt;&lt;DisplayText&gt;(Ings and Chittka 2009)&lt;/DisplayText&gt;&lt;record&gt;&lt;rec-number&gt;790&lt;/rec-number&gt;&lt;foreign-keys&gt;&lt;key app="EN" db-id="er5ss0er8pvd2oere26pxpvr2t5avf5eaa2x"&gt;790&lt;/key&gt;&lt;/foreign-keys&gt;&lt;ref-type name="Journal Article"&gt;17&lt;/ref-type&gt;&lt;contributors&gt;&lt;authors&gt;&lt;author&gt;Ings, Thomas C.&lt;/author&gt;&lt;author&gt;Chittka, Lars&lt;/author&gt;&lt;/authors&gt;&lt;/contributors&gt;&lt;titles&gt;&lt;title&gt;Predator crypsis enhances behaviourally mediated indirect effects on plants by altering bumblebee foraging preferences&lt;/title&gt;&lt;secondary-title&gt;Proceedings of the Royal Society B: Biological Sciences&lt;/secondary-title&gt;&lt;/titles&gt;&lt;periodical&gt;&lt;full-title&gt;Proceedings of the Royal Society B: Biological Sciences&lt;/full-title&gt;&lt;/periodical&gt;&lt;pages&gt;2031-2036&lt;/pages&gt;&lt;volume&gt;276&lt;/volume&gt;&lt;number&gt;1664&lt;/number&gt;&lt;dates&gt;&lt;year&gt;2009&lt;/year&gt;&lt;/dates&gt;&lt;urls&gt;&lt;related-urls&gt;&lt;url&gt;http://rspb.royalsocietypublishing.org/content/royprsb/276/1664/2031.full.pdf&lt;/url&gt;&lt;/related-urls&gt;&lt;/urls&gt;&lt;electronic-resource-num&gt;10.1098/rspb.2008.1748&lt;/electronic-resource-num&gt;&lt;/record&gt;&lt;/Cite&gt;&lt;/EndNote&gt;</w:instrText>
      </w:r>
      <w:r w:rsidR="00AA7320">
        <w:fldChar w:fldCharType="separate"/>
      </w:r>
      <w:r w:rsidR="005E5468">
        <w:rPr>
          <w:noProof/>
        </w:rPr>
        <w:t>(</w:t>
      </w:r>
      <w:hyperlink w:anchor="_ENREF_13" w:tooltip="Ings, 2009 #790" w:history="1">
        <w:r w:rsidR="009E7822">
          <w:rPr>
            <w:noProof/>
          </w:rPr>
          <w:t>Ings and Chittka 2009</w:t>
        </w:r>
      </w:hyperlink>
      <w:r w:rsidR="005E5468">
        <w:rPr>
          <w:noProof/>
        </w:rPr>
        <w:t>)</w:t>
      </w:r>
      <w:r w:rsidR="00AA7320">
        <w:fldChar w:fldCharType="end"/>
      </w:r>
      <w:r w:rsidR="00C67770">
        <w:t xml:space="preserve">. </w:t>
      </w:r>
      <w:r w:rsidR="00B82CC7">
        <w:t>Thus, in order to avoid</w:t>
      </w:r>
      <w:r w:rsidR="00C67770">
        <w:t xml:space="preserve"> predators</w:t>
      </w:r>
      <w:r w:rsidR="007D2BDF">
        <w:t>,</w:t>
      </w:r>
      <w:r w:rsidR="00C67770">
        <w:t xml:space="preserve"> </w:t>
      </w:r>
      <w:r w:rsidR="00B82CC7">
        <w:t xml:space="preserve">bees </w:t>
      </w:r>
      <w:r w:rsidR="00C67770">
        <w:t>may exhibit reduced foraging behaviors to all flowers in a patch</w:t>
      </w:r>
      <w:r w:rsidR="00B82CC7">
        <w:t xml:space="preserve"> or potentia</w:t>
      </w:r>
      <w:r w:rsidR="00E06A75">
        <w:t>l</w:t>
      </w:r>
      <w:r w:rsidR="00B82CC7">
        <w:t>l</w:t>
      </w:r>
      <w:r w:rsidR="00E06A75">
        <w:t>y</w:t>
      </w:r>
      <w:r w:rsidR="00B82CC7">
        <w:t xml:space="preserve"> increase discriminating behavior</w:t>
      </w:r>
      <w:r w:rsidR="00C67770">
        <w:t>.</w:t>
      </w:r>
      <w:del w:id="19" w:author="Collin Schwantes" w:date="2018-02-19T14:50:00Z">
        <w:r w:rsidR="00C67770" w:rsidDel="00AF58E7">
          <w:delText xml:space="preserve"> One study exploring s</w:delText>
        </w:r>
        <w:r w:rsidR="00A0211C" w:rsidDel="00AF58E7">
          <w:delText xml:space="preserve">peed-accuracy trade-offs in foraging </w:delText>
        </w:r>
        <w:commentRangeStart w:id="20"/>
        <w:r w:rsidR="00A0211C" w:rsidDel="00AF58E7">
          <w:delText xml:space="preserve">bumbles </w:delText>
        </w:r>
      </w:del>
      <w:commentRangeEnd w:id="20"/>
      <w:r w:rsidR="00AF58E7">
        <w:rPr>
          <w:rStyle w:val="CommentReference"/>
        </w:rPr>
        <w:commentReference w:id="20"/>
      </w:r>
      <w:del w:id="21" w:author="Collin Schwantes" w:date="2018-02-19T14:50:00Z">
        <w:r w:rsidR="00A0211C" w:rsidDel="00AF58E7">
          <w:delText>in response to cryptically colored robotic crab</w:delText>
        </w:r>
        <w:r w:rsidR="007D2BDF" w:rsidDel="00AF58E7">
          <w:delText xml:space="preserve"> </w:delText>
        </w:r>
        <w:r w:rsidR="00A0211C" w:rsidDel="00AF58E7">
          <w:delText xml:space="preserve">spiders, </w:delText>
        </w:r>
        <w:r w:rsidR="00C67770" w:rsidDel="00AF58E7">
          <w:delText xml:space="preserve">found that  foraging </w:delText>
        </w:r>
        <w:r w:rsidR="00890525" w:rsidDel="00AF58E7">
          <w:delText xml:space="preserve">bees spent longer inspecting flowers </w:delText>
        </w:r>
        <w:r w:rsidR="00C67770" w:rsidDel="00AF58E7">
          <w:delText>before landing, and had more fal</w:delText>
        </w:r>
        <w:r w:rsidR="00890525" w:rsidDel="00AF58E7">
          <w:delText>se alarms after experiencing cryptic predators</w:delText>
        </w:r>
        <w:r w:rsidR="00C67770" w:rsidDel="00AF58E7">
          <w:delText>, even on flowers that were predator free</w:delText>
        </w:r>
        <w:r w:rsidR="00AA7320" w:rsidDel="00AF58E7">
          <w:delText xml:space="preserve"> </w:delText>
        </w:r>
        <w:r w:rsidR="00614C47" w:rsidDel="00AF58E7">
          <w:fldChar w:fldCharType="begin"/>
        </w:r>
        <w:r w:rsidR="00384684" w:rsidDel="00AF58E7">
          <w:delInstrText xml:space="preserve"> ADDIN EN.CITE &lt;EndNote&gt;&lt;Cite&gt;&lt;Author&gt;Ings&lt;/Author&gt;&lt;Year&gt;2008&lt;/Year&gt;&lt;RecNum&gt;787&lt;/RecNum&gt;&lt;DisplayText&gt;(Ings and Chittka 2008)&lt;/DisplayText&gt;&lt;record&gt;&lt;rec-number&gt;787&lt;/rec-number&gt;&lt;foreign-keys&gt;&lt;key app="EN" db-id="er5ss0er8pvd2oere26pxpvr2t5avf5eaa2x"&gt;787&lt;/key&gt;&lt;/foreign-keys&gt;&lt;ref-type name="Journal Article"&gt;17&lt;/ref-type&gt;&lt;contributors&gt;&lt;authors&gt;&lt;author&gt;Ings, Thomas C.&lt;/author&gt;&lt;author&gt;Chittka, Lars&lt;/author&gt;&lt;/authors&gt;&lt;/contributors&gt;&lt;titles&gt;&lt;title&gt;Speed-accuracy tradeoffs and false alarms in bee responses to cryptic predators&lt;/title&gt;&lt;secondary-title&gt;Current Biology&lt;/secondary-title&gt;&lt;/titles&gt;&lt;periodical&gt;&lt;full-title&gt;Current Biology&lt;/full-title&gt;&lt;abbr-1&gt;Curr. Biol.&lt;/abbr-1&gt;&lt;abbr-2&gt;Curr Biol&lt;/abbr-2&gt;&lt;/periodical&gt;&lt;pages&gt;1520-1524&lt;/pages&gt;&lt;volume&gt;18&lt;/volume&gt;&lt;number&gt;19&lt;/number&gt;&lt;keywords&gt;&lt;keyword&gt;SYSNEURO&lt;/keyword&gt;&lt;/keywords&gt;&lt;dates&gt;&lt;year&gt;2008&lt;/year&gt;&lt;pub-dates&gt;&lt;date&gt;2008/10/14/&lt;/date&gt;&lt;/pub-dates&gt;&lt;/dates&gt;&lt;isbn&gt;0960-9822&lt;/isbn&gt;&lt;urls&gt;&lt;related-urls&gt;&lt;url&gt;http://www.sciencedirect.com/science/article/pii/S0960982208010191&lt;/url&gt;&lt;/related-urls&gt;&lt;/urls&gt;&lt;electronic-resource-num&gt;https://doi.org/10.1016/j.cub.2008.07.074&lt;/electronic-resource-num&gt;&lt;/record&gt;&lt;/Cite&gt;&lt;/EndNote&gt;</w:delInstrText>
        </w:r>
        <w:r w:rsidR="00614C47" w:rsidDel="00AF58E7">
          <w:fldChar w:fldCharType="separate"/>
        </w:r>
        <w:r w:rsidR="005E5468" w:rsidDel="00AF58E7">
          <w:rPr>
            <w:noProof/>
          </w:rPr>
          <w:delText>(</w:delText>
        </w:r>
        <w:r w:rsidR="00E06711" w:rsidDel="00AF58E7">
          <w:fldChar w:fldCharType="begin"/>
        </w:r>
        <w:r w:rsidR="00E06711" w:rsidDel="00AF58E7">
          <w:delInstrText xml:space="preserve"> HYPERLINK \l "_ENREF_12" \o "Ings, 2008 #787" </w:delInstrText>
        </w:r>
        <w:r w:rsidR="00E06711" w:rsidDel="00AF58E7">
          <w:fldChar w:fldCharType="separate"/>
        </w:r>
        <w:r w:rsidR="009E7822" w:rsidDel="00AF58E7">
          <w:rPr>
            <w:noProof/>
          </w:rPr>
          <w:delText>Ings and Chittka 2008</w:delText>
        </w:r>
        <w:r w:rsidR="00E06711" w:rsidDel="00AF58E7">
          <w:rPr>
            <w:noProof/>
          </w:rPr>
          <w:fldChar w:fldCharType="end"/>
        </w:r>
        <w:r w:rsidR="005E5468" w:rsidDel="00AF58E7">
          <w:rPr>
            <w:noProof/>
          </w:rPr>
          <w:delText>)</w:delText>
        </w:r>
        <w:r w:rsidR="00614C47" w:rsidDel="00AF58E7">
          <w:fldChar w:fldCharType="end"/>
        </w:r>
        <w:r w:rsidR="00C67770" w:rsidDel="00AF58E7">
          <w:delText xml:space="preserve">. This suggests </w:delText>
        </w:r>
        <w:r w:rsidR="00D76B6E" w:rsidDel="00AF58E7">
          <w:delText xml:space="preserve">social </w:delText>
        </w:r>
        <w:r w:rsidR="00C67770" w:rsidDel="00AF58E7">
          <w:delText xml:space="preserve">bees have the capacity to learn about predator presence but also that their spatial knowledge of flowering </w:delText>
        </w:r>
        <w:r w:rsidR="00C67770" w:rsidRPr="00032EC6" w:rsidDel="00AF58E7">
          <w:delText>patch</w:delText>
        </w:r>
        <w:r w:rsidR="00C67770" w:rsidDel="00AF58E7">
          <w:delText>es</w:delText>
        </w:r>
        <w:r w:rsidR="00C67770" w:rsidRPr="00032EC6" w:rsidDel="00AF58E7">
          <w:delText xml:space="preserve"> during the pre-landing phase of foraging</w:delText>
        </w:r>
        <w:r w:rsidR="00C67770" w:rsidDel="00AF58E7">
          <w:delText xml:space="preserve"> may be </w:delText>
        </w:r>
        <w:r w:rsidR="009E12AB" w:rsidDel="00AF58E7">
          <w:delText xml:space="preserve">essential </w:delText>
        </w:r>
        <w:r w:rsidR="00C67770" w:rsidDel="00AF58E7">
          <w:delText>to their ability to mitigate predation risk</w:delText>
        </w:r>
        <w:r w:rsidR="00D24487" w:rsidDel="00AF58E7">
          <w:delText>.</w:delText>
        </w:r>
      </w:del>
      <w:r w:rsidR="00D24487" w:rsidRPr="00D24487">
        <w:t xml:space="preserve"> </w:t>
      </w:r>
      <w:r w:rsidR="00D76B6E">
        <w:t>Our experimental garden was relatively small (~25m</w:t>
      </w:r>
      <w:r w:rsidR="00D76B6E" w:rsidRPr="00D76B6E">
        <w:rPr>
          <w:vertAlign w:val="superscript"/>
        </w:rPr>
        <w:t>2</w:t>
      </w:r>
      <w:r w:rsidR="00D76B6E">
        <w:t xml:space="preserve">) and the effects of predators may have been </w:t>
      </w:r>
      <w:r w:rsidR="00D76B6E">
        <w:lastRenderedPageBreak/>
        <w:t xml:space="preserve">diffuse over the entire flowering patch. </w:t>
      </w:r>
      <w:del w:id="22" w:author="Collin Schwantes" w:date="2018-02-19T15:12:00Z">
        <w:r w:rsidR="00D24487" w:rsidDel="00621D5C">
          <w:delText>Alternatively, s</w:delText>
        </w:r>
        <w:r w:rsidR="00D76B6E" w:rsidDel="00621D5C">
          <w:delText>trong impacts of ambush bugs on sunflowers could be buffered by their cryptic coloration and behavior</w:delText>
        </w:r>
        <w:r w:rsidR="00D24487" w:rsidDel="00621D5C">
          <w:delText xml:space="preserve"> </w:delText>
        </w:r>
        <w:r w:rsidR="00D24487" w:rsidDel="00621D5C">
          <w:fldChar w:fldCharType="begin"/>
        </w:r>
        <w:r w:rsidR="00384684" w:rsidDel="00621D5C">
          <w:delInstrText xml:space="preserve"> ADDIN EN.CITE &lt;EndNote&gt;&lt;Cite&gt;&lt;Author&gt;Romero&lt;/Author&gt;&lt;Year&gt;2011&lt;/Year&gt;&lt;RecNum&gt;821&lt;/RecNum&gt;&lt;DisplayText&gt;(Romero et al. 2011)&lt;/DisplayText&gt;&lt;record&gt;&lt;rec-number&gt;821&lt;/rec-number&gt;&lt;foreign-keys&gt;&lt;key app="EN" db-id="er5ss0er8pvd2oere26pxpvr2t5avf5eaa2x"&gt;821&lt;/key&gt;&lt;/foreign-keys&gt;&lt;ref-type name="Journal Article"&gt;17&lt;/ref-type&gt;&lt;contributors&gt;&lt;authors&gt;&lt;author&gt;Romero, Gustavo Q.&lt;/author&gt;&lt;author&gt;Antiqueira, Pablo A. P.&lt;/author&gt;&lt;author&gt;Koricheva, Julia&lt;/author&gt;&lt;/authors&gt;&lt;/contributors&gt;&lt;titles&gt;&lt;title&gt;A meta-analysis of predation risk effects on pollinator behaviour&lt;/title&gt;&lt;secondary-title&gt;PLoS ONE&lt;/secondary-title&gt;&lt;/titles&gt;&lt;periodical&gt;&lt;full-title&gt;Plos One&lt;/full-title&gt;&lt;/periodical&gt;&lt;pages&gt;e20689&lt;/pages&gt;&lt;volume&gt;6&lt;/volume&gt;&lt;number&gt;6&lt;/number&gt;&lt;dates&gt;&lt;year&gt;2011&lt;/year&gt;&lt;pub-dates&gt;&lt;date&gt;06/13&amp;#xD;01/23/received&amp;#xD;05/07/accepted&lt;/date&gt;&lt;/pub-dates&gt;&lt;/dates&gt;&lt;pub-location&gt;San Francisco, USA&lt;/pub-location&gt;&lt;publisher&gt;Public Library of Science&lt;/publisher&gt;&lt;isbn&gt;1932-6203&lt;/isbn&gt;&lt;accession-num&gt;PMC3113803&lt;/accession-num&gt;&lt;urls&gt;&lt;related-urls&gt;&lt;url&gt;http://www.ncbi.nlm.nih.gov/pmc/articles/PMC3113803/&lt;/url&gt;&lt;/related-urls&gt;&lt;/urls&gt;&lt;electronic-resource-num&gt;10.1371/journal.pone.0020689&lt;/electronic-resource-num&gt;&lt;remote-database-name&gt;PMC&lt;/remote-database-name&gt;&lt;/record&gt;&lt;/Cite&gt;&lt;/EndNote&gt;</w:delInstrText>
        </w:r>
        <w:r w:rsidR="00D24487" w:rsidDel="00621D5C">
          <w:fldChar w:fldCharType="separate"/>
        </w:r>
        <w:r w:rsidR="005E5468" w:rsidDel="00621D5C">
          <w:rPr>
            <w:noProof/>
          </w:rPr>
          <w:delText>(</w:delText>
        </w:r>
        <w:r w:rsidR="00E06711" w:rsidDel="00621D5C">
          <w:fldChar w:fldCharType="begin"/>
        </w:r>
        <w:r w:rsidR="00E06711" w:rsidDel="00621D5C">
          <w:delInstrText xml:space="preserve"> HYPERLINK \l "_ENREF_26" \o "Romero, 2011 #821" </w:delInstrText>
        </w:r>
        <w:r w:rsidR="00E06711" w:rsidDel="00621D5C">
          <w:fldChar w:fldCharType="separate"/>
        </w:r>
        <w:r w:rsidR="009E7822" w:rsidDel="00621D5C">
          <w:rPr>
            <w:noProof/>
          </w:rPr>
          <w:delText>Romero et al. 2011</w:delText>
        </w:r>
        <w:r w:rsidR="00E06711" w:rsidDel="00621D5C">
          <w:rPr>
            <w:noProof/>
          </w:rPr>
          <w:fldChar w:fldCharType="end"/>
        </w:r>
        <w:r w:rsidR="005E5468" w:rsidDel="00621D5C">
          <w:rPr>
            <w:noProof/>
          </w:rPr>
          <w:delText>)</w:delText>
        </w:r>
        <w:r w:rsidR="00D24487" w:rsidDel="00621D5C">
          <w:fldChar w:fldCharType="end"/>
        </w:r>
        <w:r w:rsidR="00D24487" w:rsidDel="00621D5C">
          <w:delText xml:space="preserve">. </w:delText>
        </w:r>
      </w:del>
      <w:r w:rsidR="00D24487">
        <w:t xml:space="preserve">That we did not find </w:t>
      </w:r>
      <w:del w:id="23" w:author="Collin Schwantes" w:date="2018-02-19T15:03:00Z">
        <w:r w:rsidR="00D24487" w:rsidDel="00AD17F8">
          <w:delText xml:space="preserve">strong </w:delText>
        </w:r>
      </w:del>
      <w:ins w:id="24" w:author="Collin Schwantes" w:date="2018-02-19T15:03:00Z">
        <w:r w:rsidR="00AD17F8">
          <w:t xml:space="preserve">statistically significant </w:t>
        </w:r>
      </w:ins>
      <w:r w:rsidR="00D24487">
        <w:t xml:space="preserve">impacts of cryptic ambush bugs in our results could suggest that solitary bees </w:t>
      </w:r>
      <w:ins w:id="25" w:author="Collin Schwantes" w:date="2018-02-19T15:09:00Z">
        <w:r w:rsidR="00AD17F8">
          <w:t xml:space="preserve">exhibited similar avoidance behavior </w:t>
        </w:r>
      </w:ins>
      <w:ins w:id="26" w:author="Collin Schwantes" w:date="2018-02-19T15:14:00Z">
        <w:r w:rsidR="00621D5C">
          <w:t>at the patch level</w:t>
        </w:r>
      </w:ins>
      <w:ins w:id="27" w:author="Collin Schwantes" w:date="2018-02-19T15:15:00Z">
        <w:r w:rsidR="00621D5C">
          <w:t>, regardless of the floral treatment</w:t>
        </w:r>
      </w:ins>
      <w:del w:id="28" w:author="Collin Schwantes" w:date="2018-02-19T15:09:00Z">
        <w:r w:rsidR="00D24487" w:rsidDel="00AD17F8">
          <w:delText xml:space="preserve">likely have less </w:delText>
        </w:r>
        <w:r w:rsidR="00E06A75" w:rsidDel="00AD17F8">
          <w:delText>potential to learn, or are potentially</w:delText>
        </w:r>
        <w:r w:rsidR="00D24487" w:rsidDel="00AD17F8">
          <w:delText xml:space="preserve"> constrained in the</w:delText>
        </w:r>
        <w:r w:rsidR="007D2BDF" w:rsidDel="00AD17F8">
          <w:delText>ir</w:delText>
        </w:r>
        <w:r w:rsidR="00D24487" w:rsidDel="00AD17F8">
          <w:delText xml:space="preserve"> foraging behavior</w:delText>
        </w:r>
      </w:del>
      <w:r w:rsidR="00D24487">
        <w:t xml:space="preserve">. </w:t>
      </w:r>
    </w:p>
    <w:p w14:paraId="65BF0EA9" w14:textId="3C907B66" w:rsidR="001732D3" w:rsidRDefault="00B82CC7" w:rsidP="006D141F">
      <w:pPr>
        <w:spacing w:line="480" w:lineRule="auto"/>
        <w:contextualSpacing/>
      </w:pPr>
      <w:r>
        <w:tab/>
        <w:t>A</w:t>
      </w:r>
      <w:r w:rsidR="006D141F">
        <w:t xml:space="preserve">n alternative explanation for the lack of effects of predators in this study could be driven by the </w:t>
      </w:r>
      <w:del w:id="29" w:author="Collin Schwantes" w:date="2018-02-19T15:16:00Z">
        <w:r w:rsidR="006D141F" w:rsidDel="00621D5C">
          <w:delText xml:space="preserve">ecology of </w:delText>
        </w:r>
        <w:r w:rsidR="00774CF0" w:rsidDel="00621D5C">
          <w:delText>the</w:delText>
        </w:r>
        <w:r w:rsidR="006D141F" w:rsidDel="00621D5C">
          <w:delText xml:space="preserve"> system</w:delText>
        </w:r>
      </w:del>
      <w:ins w:id="30" w:author="Collin Schwantes" w:date="2018-02-19T15:16:00Z">
        <w:r w:rsidR="00621D5C">
          <w:t xml:space="preserve">constrained feeding habits of </w:t>
        </w:r>
        <w:r w:rsidR="00621D5C" w:rsidRPr="00621D5C">
          <w:rPr>
            <w:i/>
            <w:rPrChange w:id="31" w:author="Collin Schwantes" w:date="2018-02-19T15:16:00Z">
              <w:rPr/>
            </w:rPrChange>
          </w:rPr>
          <w:t>Melissodes</w:t>
        </w:r>
      </w:ins>
      <w:r w:rsidR="006D141F">
        <w:t xml:space="preserve">. Unlike </w:t>
      </w:r>
      <w:del w:id="32" w:author="Collin Schwantes" w:date="2018-02-19T15:16:00Z">
        <w:r w:rsidR="006D141F" w:rsidDel="00621D5C">
          <w:delText xml:space="preserve">most </w:delText>
        </w:r>
      </w:del>
      <w:ins w:id="33" w:author="Collin Schwantes" w:date="2018-02-19T15:16:00Z">
        <w:r w:rsidR="00621D5C">
          <w:t xml:space="preserve">generalist </w:t>
        </w:r>
      </w:ins>
      <w:r w:rsidR="006D141F">
        <w:t>social bees</w:t>
      </w:r>
      <w:r w:rsidR="007D2BDF">
        <w:t>,</w:t>
      </w:r>
      <w:del w:id="34" w:author="Collin Schwantes" w:date="2018-02-19T15:17:00Z">
        <w:r w:rsidR="006D141F" w:rsidDel="00621D5C">
          <w:delText xml:space="preserve"> such as honey bees and bumble bees which are generalists and</w:delText>
        </w:r>
      </w:del>
      <w:ins w:id="35" w:author="Collin Schwantes" w:date="2018-02-19T15:17:00Z">
        <w:r w:rsidR="00621D5C">
          <w:t xml:space="preserve">that </w:t>
        </w:r>
      </w:ins>
      <w:del w:id="36" w:author="Collin Schwantes" w:date="2018-02-19T15:17:00Z">
        <w:r w:rsidR="006D141F" w:rsidDel="00621D5C">
          <w:delText xml:space="preserve"> have the capacity to </w:delText>
        </w:r>
      </w:del>
      <w:ins w:id="37" w:author="Collin Schwantes" w:date="2018-02-19T15:17:00Z">
        <w:r w:rsidR="00621D5C">
          <w:t xml:space="preserve">can </w:t>
        </w:r>
      </w:ins>
      <w:r w:rsidR="006D141F">
        <w:t xml:space="preserve">change floral hosts depending on predator presence, </w:t>
      </w:r>
      <w:r w:rsidR="006D141F">
        <w:rPr>
          <w:i/>
        </w:rPr>
        <w:t xml:space="preserve">Melissodes </w:t>
      </w:r>
      <w:r w:rsidR="006D141F">
        <w:t xml:space="preserve">are sunflower specialists and may be constrained to one or only a few pollen host species during their life at any given location. Thus maximizing foraging, at least for pollen </w:t>
      </w:r>
      <w:r w:rsidR="00774CF0">
        <w:t>by</w:t>
      </w:r>
      <w:r w:rsidR="006D141F">
        <w:t xml:space="preserve"> females, may be the best strategy to mitigate combined risk of predation and resource competition. Therefore, ignoring other floral occupants altogether</w:t>
      </w:r>
      <w:r w:rsidR="00774CF0">
        <w:t>, both</w:t>
      </w:r>
      <w:r w:rsidR="006D141F">
        <w:t xml:space="preserve"> </w:t>
      </w:r>
      <w:r w:rsidR="00D4685C" w:rsidRPr="00032EC6">
        <w:t>before and after landing</w:t>
      </w:r>
      <w:r w:rsidR="00774CF0">
        <w:t>,</w:t>
      </w:r>
      <w:r w:rsidR="00D4685C" w:rsidRPr="00032EC6">
        <w:t xml:space="preserve"> may be the best</w:t>
      </w:r>
      <w:r w:rsidR="00BD31CB" w:rsidRPr="00032EC6">
        <w:t xml:space="preserve"> foraging</w:t>
      </w:r>
      <w:r w:rsidR="00D4685C" w:rsidRPr="00032EC6">
        <w:t xml:space="preserve"> strategy for the bee</w:t>
      </w:r>
      <w:r w:rsidR="00F86C6B" w:rsidRPr="00032EC6">
        <w:t>,</w:t>
      </w:r>
      <w:r w:rsidR="00D4685C" w:rsidRPr="00032EC6">
        <w:t xml:space="preserve"> as they gain access to more </w:t>
      </w:r>
      <w:r w:rsidR="00BD31CB" w:rsidRPr="00032EC6">
        <w:t xml:space="preserve">floral </w:t>
      </w:r>
      <w:r w:rsidR="00D4685C" w:rsidRPr="00032EC6">
        <w:t>resources</w:t>
      </w:r>
      <w:r w:rsidR="00614C47">
        <w:t xml:space="preserve"> </w:t>
      </w:r>
      <w:r w:rsidR="00614C47">
        <w:fldChar w:fldCharType="begin"/>
      </w:r>
      <w:r w:rsidR="005E5468">
        <w:instrText xml:space="preserve"> ADDIN EN.CITE &lt;EndNote&gt;&lt;Cite&gt;&lt;Author&gt;Burns&lt;/Author&gt;&lt;Year&gt;2005&lt;/Year&gt;&lt;RecNum&gt;812&lt;/RecNum&gt;&lt;DisplayText&gt;(Burns 2005)&lt;/DisplayText&gt;&lt;record&gt;&lt;rec-number&gt;812&lt;/rec-number&gt;&lt;foreign-keys&gt;&lt;key app="EN" db-id="er5ss0er8pvd2oere26pxpvr2t5avf5eaa2x"&gt;812&lt;/key&gt;&lt;/foreign-keys&gt;&lt;ref-type name="Journal Article"&gt;17&lt;/ref-type&gt;&lt;contributors&gt;&lt;authors&gt;&lt;author&gt;Burns, James G.&lt;/author&gt;&lt;/authors&gt;&lt;/contributors&gt;&lt;titles&gt;&lt;title&gt;Impulsive bees forage better: the advantage of quick, sometimes inaccurate foraging decisions&lt;/title&gt;&lt;secondary-title&gt;Animal Behaviour&lt;/secondary-title&gt;&lt;/titles&gt;&lt;periodical&gt;&lt;full-title&gt;Animal Behaviour&lt;/full-title&gt;&lt;abbr-1&gt;Anim. Behav.&lt;/abbr-1&gt;&lt;abbr-2&gt;Anim Behav&lt;/abbr-2&gt;&lt;/periodical&gt;&lt;pages&gt;e1-e5&lt;/pages&gt;&lt;volume&gt;70&lt;/volume&gt;&lt;number&gt;6&lt;/number&gt;&lt;dates&gt;&lt;year&gt;2005&lt;/year&gt;&lt;pub-dates&gt;&lt;date&gt;December&lt;/date&gt;&lt;/pub-dates&gt;&lt;/dates&gt;&lt;isbn&gt;0003-3472&lt;/isbn&gt;&lt;accession-num&gt;ZOOREC:ZOOR14205028310&lt;/accession-num&gt;&lt;urls&gt;&lt;related-urls&gt;&lt;url&gt;&amp;lt;Go to ISI&amp;gt;://ZOOREC:ZOOR14205028310&lt;/url&gt;&lt;/related-urls&gt;&lt;/urls&gt;&lt;electronic-resource-num&gt;10.1016/j.anbehav.2005.06.002&lt;/electronic-resource-num&gt;&lt;/record&gt;&lt;/Cite&gt;&lt;/EndNote&gt;</w:instrText>
      </w:r>
      <w:r w:rsidR="00614C47">
        <w:fldChar w:fldCharType="separate"/>
      </w:r>
      <w:r w:rsidR="005E5468">
        <w:rPr>
          <w:noProof/>
        </w:rPr>
        <w:t>(</w:t>
      </w:r>
      <w:hyperlink w:anchor="_ENREF_3" w:tooltip="Burns, 2005 #812" w:history="1">
        <w:r w:rsidR="009E7822">
          <w:rPr>
            <w:noProof/>
          </w:rPr>
          <w:t>Burns 2005</w:t>
        </w:r>
      </w:hyperlink>
      <w:r w:rsidR="005E5468">
        <w:rPr>
          <w:noProof/>
        </w:rPr>
        <w:t>)</w:t>
      </w:r>
      <w:r w:rsidR="00614C47">
        <w:fldChar w:fldCharType="end"/>
      </w:r>
      <w:r w:rsidR="006D141F">
        <w:t xml:space="preserve"> without losing time </w:t>
      </w:r>
      <w:r w:rsidR="00774CF0">
        <w:t xml:space="preserve">required </w:t>
      </w:r>
      <w:r w:rsidR="006D141F">
        <w:t>to discriminate other occupants</w:t>
      </w:r>
      <w:r w:rsidR="00D4685C" w:rsidRPr="00032EC6">
        <w:t>.</w:t>
      </w:r>
      <w:r w:rsidR="00BD31CB" w:rsidRPr="00032EC6">
        <w:t xml:space="preserve"> </w:t>
      </w:r>
      <w:r w:rsidR="006D141F">
        <w:t xml:space="preserve">This could also make intuitive sense, given that sunflowers are very large, and </w:t>
      </w:r>
      <w:del w:id="38" w:author="Collin Schwantes" w:date="2018-02-19T15:22:00Z">
        <w:r w:rsidR="006D141F" w:rsidDel="00557A2D">
          <w:delText xml:space="preserve">are more often than not </w:delText>
        </w:r>
      </w:del>
      <w:ins w:id="39" w:author="Collin Schwantes" w:date="2018-02-19T15:22:00Z">
        <w:r w:rsidR="00557A2D">
          <w:t xml:space="preserve">often </w:t>
        </w:r>
      </w:ins>
      <w:r w:rsidR="006D141F">
        <w:t xml:space="preserve">occupied by </w:t>
      </w:r>
      <w:del w:id="40" w:author="Collin Schwantes" w:date="2018-02-19T15:20:00Z">
        <w:r w:rsidR="006D141F" w:rsidDel="00621D5C">
          <w:delText xml:space="preserve">several </w:delText>
        </w:r>
      </w:del>
      <w:r w:rsidR="006D141F">
        <w:t>insects</w:t>
      </w:r>
      <w:ins w:id="41" w:author="Collin Schwantes" w:date="2018-02-19T15:18:00Z">
        <w:r w:rsidR="00621D5C">
          <w:t xml:space="preserve"> from multiple orders</w:t>
        </w:r>
      </w:ins>
      <w:r w:rsidR="006D141F">
        <w:t xml:space="preserve"> at any given time</w:t>
      </w:r>
      <w:del w:id="42" w:author="Collin Schwantes" w:date="2018-02-19T15:18:00Z">
        <w:r w:rsidR="006D141F" w:rsidDel="00621D5C">
          <w:delText>, including other bees, beetles, butterflies, and predators.</w:delText>
        </w:r>
      </w:del>
      <w:r w:rsidR="006D141F">
        <w:t xml:space="preserve"> The relative importance of competitive vs predatory interactions at flowers is </w:t>
      </w:r>
      <w:r w:rsidR="007D2BDF">
        <w:t xml:space="preserve">relatively </w:t>
      </w:r>
      <w:r w:rsidR="006D141F">
        <w:t>unstudied</w:t>
      </w:r>
      <w:r w:rsidR="007D2BDF">
        <w:t>,</w:t>
      </w:r>
      <w:r w:rsidR="006D141F">
        <w:t xml:space="preserve"> but could play an important role in foraging decisions, especially for specialist solitary bees.</w:t>
      </w:r>
    </w:p>
    <w:p w14:paraId="31B37F44" w14:textId="64F55547" w:rsidR="00682C5C" w:rsidRDefault="008114F1" w:rsidP="006B1D23">
      <w:pPr>
        <w:spacing w:line="480" w:lineRule="auto"/>
        <w:contextualSpacing/>
      </w:pPr>
      <w:r>
        <w:tab/>
      </w:r>
      <w:r w:rsidR="00D4685C" w:rsidRPr="00032EC6">
        <w:t>In summary,</w:t>
      </w:r>
      <w:ins w:id="43" w:author="Collin Schwantes" w:date="2018-02-19T15:29:00Z">
        <w:r w:rsidR="00557A2D">
          <w:t xml:space="preserve"> </w:t>
        </w:r>
      </w:ins>
      <w:ins w:id="44" w:author="Collin Schwantes" w:date="2018-02-19T15:37:00Z">
        <w:r w:rsidR="00F7340B">
          <w:t>our data suggest</w:t>
        </w:r>
      </w:ins>
      <w:commentRangeStart w:id="45"/>
      <w:ins w:id="46" w:author="Collin Schwantes" w:date="2018-02-19T15:29:00Z">
        <w:r w:rsidR="00557A2D" w:rsidRPr="00032EC6">
          <w:t xml:space="preserve"> </w:t>
        </w:r>
        <w:r w:rsidR="00557A2D">
          <w:t xml:space="preserve">sex-specific differences in foraging behaviors of </w:t>
        </w:r>
      </w:ins>
      <w:ins w:id="47" w:author="Collin Schwantes" w:date="2018-02-19T15:32:00Z">
        <w:r w:rsidR="00F7340B">
          <w:t xml:space="preserve">solitary </w:t>
        </w:r>
      </w:ins>
      <w:ins w:id="48" w:author="Collin Schwantes" w:date="2018-02-19T15:29:00Z">
        <w:r w:rsidR="00557A2D">
          <w:t xml:space="preserve">bees, but little evidence </w:t>
        </w:r>
        <w:r w:rsidR="00557A2D" w:rsidRPr="00032EC6">
          <w:t xml:space="preserve">that </w:t>
        </w:r>
        <w:r w:rsidR="00557A2D">
          <w:t>ambush bugs</w:t>
        </w:r>
        <w:r w:rsidR="00557A2D" w:rsidRPr="00032EC6">
          <w:t xml:space="preserve"> </w:t>
        </w:r>
        <w:r w:rsidR="00557A2D">
          <w:t xml:space="preserve">affected either pre-landing or post-landing </w:t>
        </w:r>
        <w:r w:rsidR="00557A2D" w:rsidRPr="00032EC6">
          <w:t xml:space="preserve">foraging behaviors. </w:t>
        </w:r>
        <w:r w:rsidR="00557A2D">
          <w:t xml:space="preserve">Male bees visited flowers three times more often than females but female bees were five times more likely to land than males. Ambush bugs did not reduce visitation in either sex. </w:t>
        </w:r>
        <w:r w:rsidR="00557A2D" w:rsidRPr="00032EC6">
          <w:t>These results suggest that</w:t>
        </w:r>
        <w:r w:rsidR="00557A2D">
          <w:t xml:space="preserve"> cryptic ambush bugs are either rarely detected by these solitary bees, or that foraging </w:t>
        </w:r>
        <w:r w:rsidR="00557A2D" w:rsidRPr="00B43703">
          <w:rPr>
            <w:i/>
          </w:rPr>
          <w:t>Melissodes</w:t>
        </w:r>
        <w:r w:rsidR="00557A2D">
          <w:t xml:space="preserve"> do not alter their foraging behavior because of the perceived risk of predation</w:t>
        </w:r>
      </w:ins>
      <w:commentRangeEnd w:id="45"/>
      <w:ins w:id="49" w:author="Collin Schwantes" w:date="2018-02-19T15:32:00Z">
        <w:r w:rsidR="00557A2D">
          <w:rPr>
            <w:rStyle w:val="CommentReference"/>
          </w:rPr>
          <w:commentReference w:id="45"/>
        </w:r>
      </w:ins>
      <w:del w:id="51" w:author="Collin Schwantes" w:date="2018-02-19T15:30:00Z">
        <w:r w:rsidR="00D4685C" w:rsidRPr="00032EC6" w:rsidDel="00557A2D">
          <w:delText xml:space="preserve"> </w:delText>
        </w:r>
      </w:del>
      <w:del w:id="52" w:author="Collin Schwantes" w:date="2018-02-19T15:26:00Z">
        <w:r w:rsidR="00D4685C" w:rsidRPr="00032EC6" w:rsidDel="00557A2D">
          <w:delText xml:space="preserve">these results show that </w:delText>
        </w:r>
        <w:r w:rsidR="00032EC6" w:rsidRPr="00032EC6" w:rsidDel="00557A2D">
          <w:delText>t</w:delText>
        </w:r>
        <w:r w:rsidR="00D4685C" w:rsidRPr="00032EC6" w:rsidDel="00557A2D">
          <w:delText>here</w:delText>
        </w:r>
      </w:del>
      <w:del w:id="53" w:author="Collin Schwantes" w:date="2018-02-19T15:30:00Z">
        <w:r w:rsidR="00D4685C" w:rsidRPr="00032EC6" w:rsidDel="00557A2D">
          <w:delText xml:space="preserve"> appea</w:delText>
        </w:r>
        <w:r w:rsidR="006D141F" w:rsidDel="00557A2D">
          <w:delText>r to be few consequences for</w:delText>
        </w:r>
        <w:r w:rsidR="00145194" w:rsidDel="00557A2D">
          <w:delText xml:space="preserve"> </w:delText>
        </w:r>
        <w:r w:rsidR="00145194" w:rsidRPr="00145194" w:rsidDel="00557A2D">
          <w:delText>solitary bees</w:delText>
        </w:r>
        <w:r w:rsidR="00145194" w:rsidDel="00557A2D">
          <w:delText xml:space="preserve"> </w:delText>
        </w:r>
        <w:r w:rsidR="006D141F" w:rsidDel="00557A2D">
          <w:delText>failing to respond to</w:delText>
        </w:r>
        <w:r w:rsidR="00D4685C" w:rsidRPr="00032EC6" w:rsidDel="00557A2D">
          <w:delText xml:space="preserve"> ambush bug</w:delText>
        </w:r>
        <w:r w:rsidR="006D141F" w:rsidDel="00557A2D">
          <w:delText>s</w:delText>
        </w:r>
      </w:del>
      <w:r w:rsidR="00145194">
        <w:t xml:space="preserve"> in this system</w:t>
      </w:r>
      <w:r w:rsidR="00D4685C" w:rsidRPr="00032EC6">
        <w:t xml:space="preserve">. Even though the result of an ambush bug attack is fatal, attacks may </w:t>
      </w:r>
      <w:del w:id="54" w:author="Collin Schwantes" w:date="2018-02-19T15:33:00Z">
        <w:r w:rsidR="00D4685C" w:rsidRPr="00032EC6" w:rsidDel="00F7340B">
          <w:delText>not be sufficiently frequent</w:delText>
        </w:r>
      </w:del>
      <w:ins w:id="55" w:author="Collin Schwantes" w:date="2018-02-19T15:33:00Z">
        <w:r w:rsidR="00F7340B">
          <w:t>too rare</w:t>
        </w:r>
      </w:ins>
      <w:r w:rsidR="00D4685C" w:rsidRPr="00032EC6">
        <w:t xml:space="preserve"> to have an impact on foraging patterns in the field. The </w:t>
      </w:r>
      <w:r w:rsidR="00714057">
        <w:t xml:space="preserve">best </w:t>
      </w:r>
      <w:r w:rsidR="00EC29FF" w:rsidRPr="00032EC6">
        <w:t xml:space="preserve">foraging </w:t>
      </w:r>
      <w:r w:rsidR="00D4685C" w:rsidRPr="00032EC6">
        <w:t xml:space="preserve">strategy of female </w:t>
      </w:r>
      <w:r w:rsidR="00D4685C" w:rsidRPr="00032EC6">
        <w:lastRenderedPageBreak/>
        <w:t>solitary bees may thus be to largely ignore floral occupants when assessing floral characteristics and</w:t>
      </w:r>
      <w:r w:rsidR="00653673" w:rsidRPr="00032EC6">
        <w:t xml:space="preserve"> respond to floral occupants as necessary after landing</w:t>
      </w:r>
      <w:r w:rsidR="00D4685C" w:rsidRPr="00032EC6">
        <w:t>.</w:t>
      </w:r>
      <w:r w:rsidR="007D3048" w:rsidRPr="00032EC6">
        <w:t xml:space="preserve"> </w:t>
      </w:r>
      <w:r w:rsidR="00145194">
        <w:t xml:space="preserve">For males, tradeoffs between mate searching and foraging likely drive visitation frequency and duration more so than the presence of flower-occupying predators. </w:t>
      </w:r>
      <w:ins w:id="56" w:author="Collin Schwantes" w:date="2018-02-19T15:45:00Z">
        <w:r w:rsidR="000664FA">
          <w:t xml:space="preserve">Future work with alternative experimental common garden designs could </w:t>
        </w:r>
        <w:r w:rsidR="004C3234">
          <w:t xml:space="preserve">disentangle patch level effects </w:t>
        </w:r>
      </w:ins>
      <w:ins w:id="57" w:author="Collin Schwantes" w:date="2018-02-19T15:48:00Z">
        <w:r w:rsidR="004C3234">
          <w:t xml:space="preserve">providing </w:t>
        </w:r>
      </w:ins>
      <w:ins w:id="58" w:author="Collin Schwantes" w:date="2018-02-19T16:01:00Z">
        <w:r w:rsidR="004C3234">
          <w:t>insight</w:t>
        </w:r>
      </w:ins>
      <w:ins w:id="59" w:author="Collin Schwantes" w:date="2018-02-19T15:48:00Z">
        <w:r w:rsidR="004C3234">
          <w:t xml:space="preserve"> into the effect</w:t>
        </w:r>
        <w:r w:rsidR="000664FA">
          <w:t xml:space="preserve"> of predator distribution on foraging behaviors</w:t>
        </w:r>
      </w:ins>
      <w:ins w:id="60" w:author="Collin Schwantes" w:date="2018-02-19T15:54:00Z">
        <w:r w:rsidR="004C3234">
          <w:t xml:space="preserve"> in solitary bees</w:t>
        </w:r>
      </w:ins>
      <w:ins w:id="61" w:author="Collin Schwantes" w:date="2018-02-19T15:48:00Z">
        <w:r w:rsidR="000664FA">
          <w:t xml:space="preserve">. </w:t>
        </w:r>
      </w:ins>
      <w:ins w:id="62" w:author="Collin Schwantes" w:date="2018-02-19T15:49:00Z">
        <w:r w:rsidR="000664FA">
          <w:t xml:space="preserve">By focusing on </w:t>
        </w:r>
      </w:ins>
      <w:ins w:id="63" w:author="Collin Schwantes" w:date="2018-02-19T15:51:00Z">
        <w:r w:rsidR="000664FA">
          <w:t>freely foraging</w:t>
        </w:r>
      </w:ins>
      <w:ins w:id="64" w:author="Collin Schwantes" w:date="2018-02-19T15:50:00Z">
        <w:r w:rsidR="000664FA">
          <w:t xml:space="preserve"> </w:t>
        </w:r>
      </w:ins>
      <w:ins w:id="65" w:author="Collin Schwantes" w:date="2018-02-19T15:49:00Z">
        <w:r w:rsidR="000664FA">
          <w:t xml:space="preserve">solitary bees, </w:t>
        </w:r>
      </w:ins>
      <w:ins w:id="66" w:author="Collin Schwantes" w:date="2018-02-19T15:48:00Z">
        <w:r w:rsidR="000664FA">
          <w:t>this work</w:t>
        </w:r>
      </w:ins>
      <w:ins w:id="67" w:author="Collin Schwantes" w:date="2018-02-19T15:45:00Z">
        <w:r w:rsidR="000664FA">
          <w:t xml:space="preserve"> </w:t>
        </w:r>
      </w:ins>
      <w:ins w:id="68" w:author="Collin Schwantes" w:date="2018-02-19T15:51:00Z">
        <w:r w:rsidR="000664FA">
          <w:t xml:space="preserve">provides a realistic model of bee-predator interactions and improves </w:t>
        </w:r>
      </w:ins>
      <w:ins w:id="69" w:author="Collin Schwantes" w:date="2018-02-19T15:40:00Z">
        <w:r w:rsidR="00F7340B">
          <w:t>o</w:t>
        </w:r>
        <w:r w:rsidR="000664FA">
          <w:t xml:space="preserve">ur understanding of </w:t>
        </w:r>
      </w:ins>
      <w:ins w:id="70" w:author="Collin Schwantes" w:date="2018-02-19T15:55:00Z">
        <w:r w:rsidR="004C3234">
          <w:t>foraging behaviors across socialities and taxa</w:t>
        </w:r>
      </w:ins>
      <w:ins w:id="71" w:author="Collin Schwantes" w:date="2018-02-19T15:46:00Z">
        <w:r w:rsidR="000664FA">
          <w:t xml:space="preserve">. </w:t>
        </w:r>
      </w:ins>
      <w:ins w:id="72" w:author="Collin Schwantes" w:date="2018-02-19T15:40:00Z">
        <w:r w:rsidR="00F7340B">
          <w:t xml:space="preserve"> </w:t>
        </w:r>
      </w:ins>
      <w:ins w:id="73" w:author="Collin Schwantes" w:date="2018-02-19T15:38:00Z">
        <w:r w:rsidR="00F7340B">
          <w:t xml:space="preserve"> </w:t>
        </w:r>
      </w:ins>
    </w:p>
    <w:p w14:paraId="330F430C" w14:textId="77777777" w:rsidR="00350798" w:rsidRPr="00032EC6" w:rsidRDefault="00350798" w:rsidP="006B1D23">
      <w:pPr>
        <w:spacing w:line="480" w:lineRule="auto"/>
        <w:contextualSpacing/>
      </w:pPr>
    </w:p>
    <w:p w14:paraId="6CABCC8F" w14:textId="77777777" w:rsidR="00696D2C" w:rsidRPr="00032EC6" w:rsidRDefault="00696D2C" w:rsidP="00931942">
      <w:pPr>
        <w:spacing w:line="480" w:lineRule="auto"/>
        <w:ind w:firstLine="720"/>
        <w:contextualSpacing/>
      </w:pPr>
    </w:p>
    <w:p w14:paraId="3B83A5C5" w14:textId="6939438F" w:rsidR="00696D2C" w:rsidRPr="00032EC6" w:rsidRDefault="00696D2C" w:rsidP="00931942">
      <w:pPr>
        <w:spacing w:line="480" w:lineRule="auto"/>
        <w:contextualSpacing/>
      </w:pPr>
      <w:r w:rsidRPr="00032EC6">
        <w:br w:type="page"/>
      </w:r>
    </w:p>
    <w:p w14:paraId="324DBE18" w14:textId="77777777" w:rsidR="00F2638F" w:rsidRPr="00032EC6" w:rsidRDefault="00F2638F" w:rsidP="00931942">
      <w:pPr>
        <w:widowControl w:val="0"/>
        <w:autoSpaceDE w:val="0"/>
        <w:autoSpaceDN w:val="0"/>
        <w:adjustRightInd w:val="0"/>
        <w:spacing w:line="480" w:lineRule="auto"/>
        <w:contextualSpacing/>
        <w:sectPr w:rsidR="00F2638F" w:rsidRPr="00032EC6" w:rsidSect="0071213E">
          <w:headerReference w:type="default" r:id="rId11"/>
          <w:footerReference w:type="default" r:id="rId12"/>
          <w:pgSz w:w="12240" w:h="15840"/>
          <w:pgMar w:top="1440" w:right="1440" w:bottom="1440" w:left="1440" w:header="720" w:footer="720" w:gutter="0"/>
          <w:lnNumType w:countBy="1" w:restart="continuous"/>
          <w:cols w:space="720"/>
        </w:sectPr>
      </w:pPr>
    </w:p>
    <w:p w14:paraId="55BA767B" w14:textId="0883D7D6" w:rsidR="00F2638F" w:rsidRDefault="00F2638F" w:rsidP="00F2638F">
      <w:pPr>
        <w:tabs>
          <w:tab w:val="left" w:pos="11880"/>
          <w:tab w:val="left" w:pos="12060"/>
          <w:tab w:val="left" w:pos="12240"/>
          <w:tab w:val="left" w:pos="12330"/>
        </w:tabs>
        <w:spacing w:before="100" w:beforeAutospacing="1" w:after="100" w:afterAutospacing="1" w:line="480" w:lineRule="auto"/>
        <w:ind w:right="1166"/>
        <w:contextualSpacing/>
      </w:pPr>
      <w:r w:rsidRPr="00F2638F">
        <w:rPr>
          <w:b/>
        </w:rPr>
        <w:lastRenderedPageBreak/>
        <w:t>Table 1</w:t>
      </w:r>
      <w:r>
        <w:t>.</w:t>
      </w:r>
      <w:r w:rsidRPr="00032EC6">
        <w:t xml:space="preserve"> Bee visitation and behavior by genus during the experiment. “Visits” is the total number of occur</w:t>
      </w:r>
      <w:r w:rsidR="002662DF">
        <w:t xml:space="preserve">rences of each genus during the </w:t>
      </w:r>
      <w:r w:rsidRPr="00032EC6">
        <w:t>experiment</w:t>
      </w:r>
      <w:r w:rsidR="00307455">
        <w:t>.</w:t>
      </w:r>
      <w:r w:rsidRPr="00032EC6">
        <w:t xml:space="preserve"> “Pollen” and “</w:t>
      </w:r>
      <w:r w:rsidR="002662DF">
        <w:t>N</w:t>
      </w:r>
      <w:r w:rsidRPr="00032EC6">
        <w:t xml:space="preserve">ectar” are the number of pollen </w:t>
      </w:r>
      <w:r w:rsidR="00307455">
        <w:t xml:space="preserve">and nectar collection events </w:t>
      </w:r>
      <w:r w:rsidRPr="00032EC6">
        <w:t>record</w:t>
      </w:r>
      <w:r w:rsidR="002662DF">
        <w:t>ed for each genus. “Male” and “F</w:t>
      </w:r>
      <w:r w:rsidRPr="00032EC6">
        <w:t>emale” refers to the number of visits by each</w:t>
      </w:r>
      <w:r w:rsidR="00307455">
        <w:t xml:space="preserve"> sex</w:t>
      </w:r>
      <w:r w:rsidRPr="00032EC6">
        <w:t>. “</w:t>
      </w:r>
      <w:r w:rsidR="00307455">
        <w:t xml:space="preserve">Ambush” and “Control” </w:t>
      </w:r>
      <w:r w:rsidR="00307455" w:rsidRPr="00032EC6">
        <w:t xml:space="preserve">are the numbers of visits to flowers with or without </w:t>
      </w:r>
      <w:r w:rsidR="009F7B80">
        <w:t>ambush bugs, respectively</w:t>
      </w:r>
    </w:p>
    <w:tbl>
      <w:tblPr>
        <w:tblpPr w:leftFromText="180" w:rightFromText="180" w:vertAnchor="text" w:horzAnchor="margin" w:tblpY="221"/>
        <w:tblW w:w="9384" w:type="dxa"/>
        <w:tblLook w:val="04A0" w:firstRow="1" w:lastRow="0" w:firstColumn="1" w:lastColumn="0" w:noHBand="0" w:noVBand="1"/>
      </w:tblPr>
      <w:tblGrid>
        <w:gridCol w:w="1604"/>
        <w:gridCol w:w="1144"/>
        <w:gridCol w:w="825"/>
        <w:gridCol w:w="894"/>
        <w:gridCol w:w="949"/>
        <w:gridCol w:w="769"/>
        <w:gridCol w:w="1006"/>
        <w:gridCol w:w="1132"/>
        <w:gridCol w:w="1061"/>
      </w:tblGrid>
      <w:tr w:rsidR="00307455" w:rsidRPr="00032EC6" w14:paraId="4DD43116" w14:textId="77777777" w:rsidTr="00307455">
        <w:trPr>
          <w:trHeight w:val="360"/>
        </w:trPr>
        <w:tc>
          <w:tcPr>
            <w:tcW w:w="0" w:type="auto"/>
            <w:tcBorders>
              <w:bottom w:val="single" w:sz="0" w:space="0" w:color="auto"/>
            </w:tcBorders>
            <w:vAlign w:val="bottom"/>
          </w:tcPr>
          <w:p w14:paraId="5718AEFF" w14:textId="77777777" w:rsidR="00307455" w:rsidRDefault="00307455" w:rsidP="00307455">
            <w:pPr>
              <w:spacing w:before="36" w:after="36"/>
              <w:contextualSpacing/>
              <w:rPr>
                <w:rFonts w:eastAsia="Cambria"/>
                <w:b/>
              </w:rPr>
            </w:pPr>
          </w:p>
          <w:p w14:paraId="68FE505D" w14:textId="77777777" w:rsidR="00307455" w:rsidRPr="00F2638F" w:rsidRDefault="00307455" w:rsidP="00307455">
            <w:pPr>
              <w:spacing w:before="36" w:after="36"/>
              <w:contextualSpacing/>
              <w:rPr>
                <w:rFonts w:eastAsia="Cambria"/>
                <w:b/>
              </w:rPr>
            </w:pPr>
            <w:r>
              <w:rPr>
                <w:rFonts w:eastAsia="Cambria"/>
                <w:b/>
              </w:rPr>
              <w:t>Genus</w:t>
            </w:r>
          </w:p>
        </w:tc>
        <w:tc>
          <w:tcPr>
            <w:tcW w:w="0" w:type="auto"/>
            <w:tcBorders>
              <w:bottom w:val="single" w:sz="0" w:space="0" w:color="auto"/>
            </w:tcBorders>
            <w:vAlign w:val="bottom"/>
          </w:tcPr>
          <w:p w14:paraId="7F5DF6EB" w14:textId="77777777" w:rsidR="00307455" w:rsidRPr="00F2638F" w:rsidRDefault="00307455" w:rsidP="00307455">
            <w:pPr>
              <w:spacing w:before="36" w:after="36"/>
              <w:contextualSpacing/>
              <w:rPr>
                <w:rFonts w:eastAsia="Cambria"/>
                <w:b/>
              </w:rPr>
            </w:pPr>
            <w:r w:rsidRPr="00F2638F">
              <w:rPr>
                <w:rFonts w:eastAsia="Cambria"/>
                <w:b/>
              </w:rPr>
              <w:t>Sociality</w:t>
            </w:r>
          </w:p>
        </w:tc>
        <w:tc>
          <w:tcPr>
            <w:tcW w:w="0" w:type="auto"/>
            <w:tcBorders>
              <w:bottom w:val="single" w:sz="0" w:space="0" w:color="auto"/>
            </w:tcBorders>
            <w:vAlign w:val="bottom"/>
          </w:tcPr>
          <w:p w14:paraId="52D68E3B" w14:textId="77777777" w:rsidR="00307455" w:rsidRPr="00F2638F" w:rsidRDefault="00307455" w:rsidP="00307455">
            <w:pPr>
              <w:spacing w:before="36" w:after="36"/>
              <w:contextualSpacing/>
              <w:jc w:val="right"/>
              <w:rPr>
                <w:rFonts w:eastAsia="Cambria"/>
                <w:b/>
              </w:rPr>
            </w:pPr>
            <w:r w:rsidRPr="00F2638F">
              <w:rPr>
                <w:rFonts w:eastAsia="Cambria"/>
                <w:b/>
              </w:rPr>
              <w:t>Visits</w:t>
            </w:r>
          </w:p>
        </w:tc>
        <w:tc>
          <w:tcPr>
            <w:tcW w:w="0" w:type="auto"/>
            <w:tcBorders>
              <w:bottom w:val="single" w:sz="0" w:space="0" w:color="auto"/>
            </w:tcBorders>
            <w:vAlign w:val="bottom"/>
          </w:tcPr>
          <w:p w14:paraId="0C1B46D4" w14:textId="77777777" w:rsidR="00307455" w:rsidRPr="00F2638F" w:rsidRDefault="00307455" w:rsidP="00307455">
            <w:pPr>
              <w:spacing w:before="36" w:after="36"/>
              <w:contextualSpacing/>
              <w:jc w:val="right"/>
              <w:rPr>
                <w:rFonts w:eastAsia="Cambria"/>
                <w:b/>
              </w:rPr>
            </w:pPr>
            <w:r w:rsidRPr="00F2638F">
              <w:rPr>
                <w:rFonts w:eastAsia="Cambria"/>
                <w:b/>
              </w:rPr>
              <w:t>Pollen</w:t>
            </w:r>
          </w:p>
        </w:tc>
        <w:tc>
          <w:tcPr>
            <w:tcW w:w="0" w:type="auto"/>
            <w:tcBorders>
              <w:bottom w:val="single" w:sz="0" w:space="0" w:color="auto"/>
            </w:tcBorders>
            <w:vAlign w:val="bottom"/>
          </w:tcPr>
          <w:p w14:paraId="0D78DAE2" w14:textId="77777777" w:rsidR="00307455" w:rsidRPr="00F2638F" w:rsidRDefault="00307455" w:rsidP="00307455">
            <w:pPr>
              <w:spacing w:before="36" w:after="36"/>
              <w:contextualSpacing/>
              <w:jc w:val="right"/>
              <w:rPr>
                <w:rFonts w:eastAsia="Cambria"/>
                <w:b/>
              </w:rPr>
            </w:pPr>
            <w:r w:rsidRPr="00F2638F">
              <w:rPr>
                <w:rFonts w:eastAsia="Cambria"/>
                <w:b/>
              </w:rPr>
              <w:t>Nectar</w:t>
            </w:r>
          </w:p>
        </w:tc>
        <w:tc>
          <w:tcPr>
            <w:tcW w:w="0" w:type="auto"/>
            <w:tcBorders>
              <w:bottom w:val="single" w:sz="0" w:space="0" w:color="auto"/>
            </w:tcBorders>
            <w:vAlign w:val="bottom"/>
          </w:tcPr>
          <w:p w14:paraId="7071B57D" w14:textId="77777777" w:rsidR="00307455" w:rsidRPr="00F2638F" w:rsidRDefault="00307455" w:rsidP="00307455">
            <w:pPr>
              <w:spacing w:before="36" w:after="36"/>
              <w:contextualSpacing/>
              <w:jc w:val="right"/>
              <w:rPr>
                <w:rFonts w:eastAsia="Cambria"/>
                <w:b/>
              </w:rPr>
            </w:pPr>
            <w:r w:rsidRPr="00F2638F">
              <w:rPr>
                <w:rFonts w:eastAsia="Cambria"/>
                <w:b/>
              </w:rPr>
              <w:t>Male</w:t>
            </w:r>
          </w:p>
        </w:tc>
        <w:tc>
          <w:tcPr>
            <w:tcW w:w="0" w:type="auto"/>
            <w:tcBorders>
              <w:bottom w:val="single" w:sz="0" w:space="0" w:color="auto"/>
            </w:tcBorders>
            <w:vAlign w:val="bottom"/>
          </w:tcPr>
          <w:p w14:paraId="554C6EC0" w14:textId="77777777" w:rsidR="00307455" w:rsidRPr="00F2638F" w:rsidRDefault="00307455" w:rsidP="00307455">
            <w:pPr>
              <w:spacing w:before="36" w:after="36"/>
              <w:contextualSpacing/>
              <w:jc w:val="right"/>
              <w:rPr>
                <w:rFonts w:eastAsia="Cambria"/>
                <w:b/>
              </w:rPr>
            </w:pPr>
            <w:r w:rsidRPr="00F2638F">
              <w:rPr>
                <w:rFonts w:eastAsia="Cambria"/>
                <w:b/>
              </w:rPr>
              <w:t>Female</w:t>
            </w:r>
          </w:p>
        </w:tc>
        <w:tc>
          <w:tcPr>
            <w:tcW w:w="0" w:type="auto"/>
            <w:tcBorders>
              <w:bottom w:val="single" w:sz="0" w:space="0" w:color="auto"/>
            </w:tcBorders>
            <w:vAlign w:val="bottom"/>
          </w:tcPr>
          <w:p w14:paraId="70419CC8" w14:textId="77777777" w:rsidR="00307455" w:rsidRPr="00F2638F" w:rsidRDefault="00307455" w:rsidP="00307455">
            <w:pPr>
              <w:spacing w:before="36" w:after="36"/>
              <w:contextualSpacing/>
              <w:jc w:val="right"/>
              <w:rPr>
                <w:rFonts w:eastAsia="Cambria"/>
                <w:b/>
              </w:rPr>
            </w:pPr>
            <w:r>
              <w:rPr>
                <w:rFonts w:eastAsia="Cambria"/>
                <w:b/>
              </w:rPr>
              <w:t>Ambush</w:t>
            </w:r>
          </w:p>
        </w:tc>
        <w:tc>
          <w:tcPr>
            <w:tcW w:w="0" w:type="auto"/>
            <w:tcBorders>
              <w:bottom w:val="single" w:sz="0" w:space="0" w:color="auto"/>
            </w:tcBorders>
            <w:vAlign w:val="bottom"/>
          </w:tcPr>
          <w:p w14:paraId="2028871D" w14:textId="77777777" w:rsidR="00307455" w:rsidRPr="00F2638F" w:rsidRDefault="00307455" w:rsidP="00307455">
            <w:pPr>
              <w:spacing w:before="36" w:after="36"/>
              <w:contextualSpacing/>
              <w:jc w:val="right"/>
              <w:rPr>
                <w:rFonts w:eastAsia="Cambria"/>
                <w:b/>
              </w:rPr>
            </w:pPr>
            <w:r>
              <w:rPr>
                <w:rFonts w:eastAsia="Cambria"/>
                <w:b/>
              </w:rPr>
              <w:t>Control</w:t>
            </w:r>
          </w:p>
        </w:tc>
      </w:tr>
      <w:tr w:rsidR="00307455" w:rsidRPr="00032EC6" w14:paraId="3659E268" w14:textId="77777777" w:rsidTr="00307455">
        <w:trPr>
          <w:trHeight w:val="345"/>
        </w:trPr>
        <w:tc>
          <w:tcPr>
            <w:tcW w:w="0" w:type="auto"/>
          </w:tcPr>
          <w:p w14:paraId="606BF2C1" w14:textId="77777777" w:rsidR="00307455" w:rsidRPr="00032EC6" w:rsidRDefault="00307455" w:rsidP="00307455">
            <w:pPr>
              <w:spacing w:before="36" w:after="36"/>
              <w:contextualSpacing/>
              <w:rPr>
                <w:rFonts w:eastAsia="Cambria"/>
                <w:i/>
              </w:rPr>
            </w:pPr>
            <w:r w:rsidRPr="00032EC6">
              <w:rPr>
                <w:rFonts w:eastAsia="Cambria"/>
                <w:i/>
              </w:rPr>
              <w:t>Agapostemon</w:t>
            </w:r>
          </w:p>
        </w:tc>
        <w:tc>
          <w:tcPr>
            <w:tcW w:w="0" w:type="auto"/>
          </w:tcPr>
          <w:p w14:paraId="284CC72F" w14:textId="77777777" w:rsidR="00307455" w:rsidRPr="00032EC6" w:rsidRDefault="00307455" w:rsidP="00307455">
            <w:pPr>
              <w:spacing w:before="36" w:after="36"/>
              <w:contextualSpacing/>
              <w:rPr>
                <w:rFonts w:eastAsia="Cambria"/>
              </w:rPr>
            </w:pPr>
            <w:r w:rsidRPr="00032EC6">
              <w:rPr>
                <w:rFonts w:eastAsia="Cambria"/>
              </w:rPr>
              <w:t>Solitary</w:t>
            </w:r>
          </w:p>
        </w:tc>
        <w:tc>
          <w:tcPr>
            <w:tcW w:w="0" w:type="auto"/>
          </w:tcPr>
          <w:p w14:paraId="24820D39"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2C42118F"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7DA86A38"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40FFED4A"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353F0EF8"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4F2E06D3"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33C8B87A" w14:textId="77777777" w:rsidR="00307455" w:rsidRPr="00032EC6" w:rsidRDefault="00307455" w:rsidP="00307455">
            <w:pPr>
              <w:spacing w:before="36" w:after="36"/>
              <w:contextualSpacing/>
              <w:jc w:val="right"/>
              <w:rPr>
                <w:rFonts w:eastAsia="Cambria"/>
              </w:rPr>
            </w:pPr>
            <w:r w:rsidRPr="00032EC6">
              <w:rPr>
                <w:rFonts w:eastAsia="Cambria"/>
              </w:rPr>
              <w:t>1</w:t>
            </w:r>
          </w:p>
        </w:tc>
      </w:tr>
      <w:tr w:rsidR="00307455" w:rsidRPr="00032EC6" w14:paraId="5CC299B4" w14:textId="77777777" w:rsidTr="00307455">
        <w:trPr>
          <w:trHeight w:val="360"/>
        </w:trPr>
        <w:tc>
          <w:tcPr>
            <w:tcW w:w="0" w:type="auto"/>
          </w:tcPr>
          <w:p w14:paraId="314F9190" w14:textId="77777777" w:rsidR="00307455" w:rsidRPr="00032EC6" w:rsidRDefault="00307455" w:rsidP="00307455">
            <w:pPr>
              <w:spacing w:before="36" w:after="36"/>
              <w:contextualSpacing/>
              <w:rPr>
                <w:rFonts w:eastAsia="Cambria"/>
                <w:i/>
              </w:rPr>
            </w:pPr>
            <w:r w:rsidRPr="00032EC6">
              <w:rPr>
                <w:rFonts w:eastAsia="Cambria"/>
                <w:i/>
              </w:rPr>
              <w:t>Andrena</w:t>
            </w:r>
          </w:p>
        </w:tc>
        <w:tc>
          <w:tcPr>
            <w:tcW w:w="0" w:type="auto"/>
          </w:tcPr>
          <w:p w14:paraId="54901CB9" w14:textId="77777777" w:rsidR="00307455" w:rsidRPr="00032EC6" w:rsidRDefault="00307455" w:rsidP="00307455">
            <w:pPr>
              <w:spacing w:before="36" w:after="36"/>
              <w:contextualSpacing/>
              <w:rPr>
                <w:rFonts w:eastAsia="Cambria"/>
              </w:rPr>
            </w:pPr>
            <w:r w:rsidRPr="00032EC6">
              <w:rPr>
                <w:rFonts w:eastAsia="Cambria"/>
              </w:rPr>
              <w:t>Solitary</w:t>
            </w:r>
          </w:p>
        </w:tc>
        <w:tc>
          <w:tcPr>
            <w:tcW w:w="0" w:type="auto"/>
          </w:tcPr>
          <w:p w14:paraId="37AAD620" w14:textId="77777777" w:rsidR="00307455" w:rsidRPr="00032EC6" w:rsidRDefault="00307455" w:rsidP="00307455">
            <w:pPr>
              <w:spacing w:before="36" w:after="36"/>
              <w:contextualSpacing/>
              <w:jc w:val="right"/>
              <w:rPr>
                <w:rFonts w:eastAsia="Cambria"/>
              </w:rPr>
            </w:pPr>
            <w:r w:rsidRPr="00032EC6">
              <w:rPr>
                <w:rFonts w:eastAsia="Cambria"/>
              </w:rPr>
              <w:t>18</w:t>
            </w:r>
          </w:p>
        </w:tc>
        <w:tc>
          <w:tcPr>
            <w:tcW w:w="0" w:type="auto"/>
          </w:tcPr>
          <w:p w14:paraId="2FE55933" w14:textId="77777777" w:rsidR="00307455" w:rsidRPr="00032EC6" w:rsidRDefault="00307455" w:rsidP="00307455">
            <w:pPr>
              <w:spacing w:before="36" w:after="36"/>
              <w:contextualSpacing/>
              <w:jc w:val="right"/>
              <w:rPr>
                <w:rFonts w:eastAsia="Cambria"/>
              </w:rPr>
            </w:pPr>
            <w:r w:rsidRPr="00032EC6">
              <w:rPr>
                <w:rFonts w:eastAsia="Cambria"/>
              </w:rPr>
              <w:t>3</w:t>
            </w:r>
          </w:p>
        </w:tc>
        <w:tc>
          <w:tcPr>
            <w:tcW w:w="0" w:type="auto"/>
          </w:tcPr>
          <w:p w14:paraId="0C9BCFA0" w14:textId="77777777" w:rsidR="00307455" w:rsidRPr="00032EC6" w:rsidRDefault="00307455" w:rsidP="00307455">
            <w:pPr>
              <w:spacing w:before="36" w:after="36"/>
              <w:contextualSpacing/>
              <w:jc w:val="right"/>
              <w:rPr>
                <w:rFonts w:eastAsia="Cambria"/>
              </w:rPr>
            </w:pPr>
            <w:r w:rsidRPr="00032EC6">
              <w:rPr>
                <w:rFonts w:eastAsia="Cambria"/>
              </w:rPr>
              <w:t>5</w:t>
            </w:r>
          </w:p>
        </w:tc>
        <w:tc>
          <w:tcPr>
            <w:tcW w:w="0" w:type="auto"/>
          </w:tcPr>
          <w:p w14:paraId="5078D549" w14:textId="77777777" w:rsidR="00307455" w:rsidRPr="00032EC6" w:rsidRDefault="00307455" w:rsidP="00307455">
            <w:pPr>
              <w:spacing w:before="36" w:after="36"/>
              <w:contextualSpacing/>
              <w:jc w:val="right"/>
              <w:rPr>
                <w:rFonts w:eastAsia="Cambria"/>
              </w:rPr>
            </w:pPr>
            <w:r w:rsidRPr="00032EC6">
              <w:rPr>
                <w:rFonts w:eastAsia="Cambria"/>
              </w:rPr>
              <w:t>14</w:t>
            </w:r>
          </w:p>
        </w:tc>
        <w:tc>
          <w:tcPr>
            <w:tcW w:w="0" w:type="auto"/>
          </w:tcPr>
          <w:p w14:paraId="469B3925" w14:textId="77777777" w:rsidR="00307455" w:rsidRPr="00032EC6" w:rsidRDefault="00307455" w:rsidP="00307455">
            <w:pPr>
              <w:spacing w:before="36" w:after="36"/>
              <w:contextualSpacing/>
              <w:jc w:val="right"/>
              <w:rPr>
                <w:rFonts w:eastAsia="Cambria"/>
              </w:rPr>
            </w:pPr>
            <w:r w:rsidRPr="00032EC6">
              <w:rPr>
                <w:rFonts w:eastAsia="Cambria"/>
              </w:rPr>
              <w:t>4</w:t>
            </w:r>
          </w:p>
        </w:tc>
        <w:tc>
          <w:tcPr>
            <w:tcW w:w="0" w:type="auto"/>
          </w:tcPr>
          <w:p w14:paraId="4BEC224C" w14:textId="77777777" w:rsidR="00307455" w:rsidRPr="00032EC6" w:rsidRDefault="00307455" w:rsidP="00307455">
            <w:pPr>
              <w:spacing w:before="36" w:after="36"/>
              <w:contextualSpacing/>
              <w:jc w:val="right"/>
              <w:rPr>
                <w:rFonts w:eastAsia="Cambria"/>
              </w:rPr>
            </w:pPr>
            <w:r w:rsidRPr="00032EC6">
              <w:rPr>
                <w:rFonts w:eastAsia="Cambria"/>
              </w:rPr>
              <w:t>8</w:t>
            </w:r>
          </w:p>
        </w:tc>
        <w:tc>
          <w:tcPr>
            <w:tcW w:w="0" w:type="auto"/>
          </w:tcPr>
          <w:p w14:paraId="3CEC9FFE" w14:textId="77777777" w:rsidR="00307455" w:rsidRPr="00032EC6" w:rsidRDefault="00307455" w:rsidP="00307455">
            <w:pPr>
              <w:spacing w:before="36" w:after="36"/>
              <w:contextualSpacing/>
              <w:jc w:val="right"/>
              <w:rPr>
                <w:rFonts w:eastAsia="Cambria"/>
              </w:rPr>
            </w:pPr>
            <w:r w:rsidRPr="00032EC6">
              <w:rPr>
                <w:rFonts w:eastAsia="Cambria"/>
              </w:rPr>
              <w:t>10</w:t>
            </w:r>
          </w:p>
        </w:tc>
      </w:tr>
      <w:tr w:rsidR="00307455" w:rsidRPr="00032EC6" w14:paraId="02F2D071" w14:textId="77777777" w:rsidTr="00307455">
        <w:trPr>
          <w:trHeight w:val="360"/>
        </w:trPr>
        <w:tc>
          <w:tcPr>
            <w:tcW w:w="0" w:type="auto"/>
          </w:tcPr>
          <w:p w14:paraId="308F84B4" w14:textId="77777777" w:rsidR="00307455" w:rsidRPr="00032EC6" w:rsidRDefault="00307455" w:rsidP="00307455">
            <w:pPr>
              <w:spacing w:before="36" w:after="36"/>
              <w:contextualSpacing/>
              <w:rPr>
                <w:rFonts w:eastAsia="Cambria"/>
                <w:i/>
              </w:rPr>
            </w:pPr>
            <w:r w:rsidRPr="00032EC6">
              <w:rPr>
                <w:rFonts w:eastAsia="Cambria"/>
                <w:i/>
              </w:rPr>
              <w:t>Anthidium</w:t>
            </w:r>
          </w:p>
        </w:tc>
        <w:tc>
          <w:tcPr>
            <w:tcW w:w="0" w:type="auto"/>
          </w:tcPr>
          <w:p w14:paraId="0CE2BFF7" w14:textId="77777777" w:rsidR="00307455" w:rsidRPr="00032EC6" w:rsidRDefault="00307455" w:rsidP="00307455">
            <w:pPr>
              <w:spacing w:before="36" w:after="36"/>
              <w:contextualSpacing/>
              <w:rPr>
                <w:rFonts w:eastAsia="Cambria"/>
              </w:rPr>
            </w:pPr>
            <w:r w:rsidRPr="00032EC6">
              <w:rPr>
                <w:rFonts w:eastAsia="Cambria"/>
              </w:rPr>
              <w:t>Solitary</w:t>
            </w:r>
          </w:p>
        </w:tc>
        <w:tc>
          <w:tcPr>
            <w:tcW w:w="0" w:type="auto"/>
          </w:tcPr>
          <w:p w14:paraId="71EB20A6"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645069CD"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7BF7D415"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6D901812"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4BF860DA"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12A85DD8"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6024E85B" w14:textId="77777777" w:rsidR="00307455" w:rsidRPr="00032EC6" w:rsidRDefault="00307455" w:rsidP="00307455">
            <w:pPr>
              <w:spacing w:before="36" w:after="36"/>
              <w:contextualSpacing/>
              <w:jc w:val="right"/>
              <w:rPr>
                <w:rFonts w:eastAsia="Cambria"/>
              </w:rPr>
            </w:pPr>
            <w:r w:rsidRPr="00032EC6">
              <w:rPr>
                <w:rFonts w:eastAsia="Cambria"/>
              </w:rPr>
              <w:t>1</w:t>
            </w:r>
          </w:p>
        </w:tc>
      </w:tr>
      <w:tr w:rsidR="00307455" w:rsidRPr="00032EC6" w14:paraId="6E5C4982" w14:textId="77777777" w:rsidTr="00307455">
        <w:trPr>
          <w:trHeight w:val="345"/>
        </w:trPr>
        <w:tc>
          <w:tcPr>
            <w:tcW w:w="0" w:type="auto"/>
          </w:tcPr>
          <w:p w14:paraId="38332950" w14:textId="77777777" w:rsidR="00307455" w:rsidRPr="00032EC6" w:rsidRDefault="00307455" w:rsidP="00307455">
            <w:pPr>
              <w:spacing w:before="36" w:after="36"/>
              <w:contextualSpacing/>
              <w:rPr>
                <w:rFonts w:eastAsia="Cambria"/>
                <w:i/>
              </w:rPr>
            </w:pPr>
            <w:r w:rsidRPr="00032EC6">
              <w:rPr>
                <w:rFonts w:eastAsia="Cambria"/>
                <w:i/>
              </w:rPr>
              <w:t>Apis</w:t>
            </w:r>
          </w:p>
        </w:tc>
        <w:tc>
          <w:tcPr>
            <w:tcW w:w="0" w:type="auto"/>
          </w:tcPr>
          <w:p w14:paraId="1DC4A6A0" w14:textId="77777777" w:rsidR="00307455" w:rsidRPr="00032EC6" w:rsidRDefault="00307455" w:rsidP="00307455">
            <w:pPr>
              <w:spacing w:before="36" w:after="36"/>
              <w:contextualSpacing/>
              <w:rPr>
                <w:rFonts w:eastAsia="Cambria"/>
              </w:rPr>
            </w:pPr>
            <w:r w:rsidRPr="00032EC6">
              <w:rPr>
                <w:rFonts w:eastAsia="Cambria"/>
              </w:rPr>
              <w:t>Eusocial</w:t>
            </w:r>
          </w:p>
        </w:tc>
        <w:tc>
          <w:tcPr>
            <w:tcW w:w="0" w:type="auto"/>
          </w:tcPr>
          <w:p w14:paraId="1C391A53" w14:textId="77777777" w:rsidR="00307455" w:rsidRPr="00032EC6" w:rsidRDefault="00307455" w:rsidP="00307455">
            <w:pPr>
              <w:spacing w:before="36" w:after="36"/>
              <w:contextualSpacing/>
              <w:jc w:val="right"/>
              <w:rPr>
                <w:rFonts w:eastAsia="Cambria"/>
              </w:rPr>
            </w:pPr>
            <w:r w:rsidRPr="00032EC6">
              <w:rPr>
                <w:rFonts w:eastAsia="Cambria"/>
              </w:rPr>
              <w:t>6</w:t>
            </w:r>
          </w:p>
        </w:tc>
        <w:tc>
          <w:tcPr>
            <w:tcW w:w="0" w:type="auto"/>
          </w:tcPr>
          <w:p w14:paraId="55B39F98"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66FE61F5" w14:textId="77777777" w:rsidR="00307455" w:rsidRPr="00032EC6" w:rsidRDefault="00307455" w:rsidP="00307455">
            <w:pPr>
              <w:spacing w:before="36" w:after="36"/>
              <w:contextualSpacing/>
              <w:jc w:val="right"/>
              <w:rPr>
                <w:rFonts w:eastAsia="Cambria"/>
              </w:rPr>
            </w:pPr>
            <w:r w:rsidRPr="00032EC6">
              <w:rPr>
                <w:rFonts w:eastAsia="Cambria"/>
              </w:rPr>
              <w:t>2</w:t>
            </w:r>
          </w:p>
        </w:tc>
        <w:tc>
          <w:tcPr>
            <w:tcW w:w="0" w:type="auto"/>
          </w:tcPr>
          <w:p w14:paraId="4800E8BE"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65ED9AB6" w14:textId="77777777" w:rsidR="00307455" w:rsidRPr="00032EC6" w:rsidRDefault="00307455" w:rsidP="00307455">
            <w:pPr>
              <w:spacing w:before="36" w:after="36"/>
              <w:contextualSpacing/>
              <w:jc w:val="right"/>
              <w:rPr>
                <w:rFonts w:eastAsia="Cambria"/>
              </w:rPr>
            </w:pPr>
            <w:r w:rsidRPr="00032EC6">
              <w:rPr>
                <w:rFonts w:eastAsia="Cambria"/>
              </w:rPr>
              <w:t>6</w:t>
            </w:r>
          </w:p>
        </w:tc>
        <w:tc>
          <w:tcPr>
            <w:tcW w:w="0" w:type="auto"/>
          </w:tcPr>
          <w:p w14:paraId="67552237" w14:textId="77777777" w:rsidR="00307455" w:rsidRPr="00032EC6" w:rsidRDefault="00307455" w:rsidP="00307455">
            <w:pPr>
              <w:spacing w:before="36" w:after="36"/>
              <w:contextualSpacing/>
              <w:jc w:val="right"/>
              <w:rPr>
                <w:rFonts w:eastAsia="Cambria"/>
              </w:rPr>
            </w:pPr>
            <w:r w:rsidRPr="00032EC6">
              <w:rPr>
                <w:rFonts w:eastAsia="Cambria"/>
              </w:rPr>
              <w:t>3</w:t>
            </w:r>
          </w:p>
        </w:tc>
        <w:tc>
          <w:tcPr>
            <w:tcW w:w="0" w:type="auto"/>
          </w:tcPr>
          <w:p w14:paraId="480E799D" w14:textId="77777777" w:rsidR="00307455" w:rsidRPr="00032EC6" w:rsidRDefault="00307455" w:rsidP="00307455">
            <w:pPr>
              <w:spacing w:before="36" w:after="36"/>
              <w:contextualSpacing/>
              <w:jc w:val="right"/>
              <w:rPr>
                <w:rFonts w:eastAsia="Cambria"/>
              </w:rPr>
            </w:pPr>
            <w:r w:rsidRPr="00032EC6">
              <w:rPr>
                <w:rFonts w:eastAsia="Cambria"/>
              </w:rPr>
              <w:t>3</w:t>
            </w:r>
          </w:p>
        </w:tc>
      </w:tr>
      <w:tr w:rsidR="00307455" w:rsidRPr="00032EC6" w14:paraId="3A96FBB3" w14:textId="77777777" w:rsidTr="00307455">
        <w:trPr>
          <w:trHeight w:val="360"/>
        </w:trPr>
        <w:tc>
          <w:tcPr>
            <w:tcW w:w="0" w:type="auto"/>
          </w:tcPr>
          <w:p w14:paraId="657CF962" w14:textId="77777777" w:rsidR="00307455" w:rsidRPr="00032EC6" w:rsidRDefault="00307455" w:rsidP="00307455">
            <w:pPr>
              <w:spacing w:before="36" w:after="36"/>
              <w:contextualSpacing/>
              <w:rPr>
                <w:rFonts w:eastAsia="Cambria"/>
                <w:i/>
              </w:rPr>
            </w:pPr>
            <w:r w:rsidRPr="00032EC6">
              <w:rPr>
                <w:rFonts w:eastAsia="Cambria"/>
                <w:i/>
              </w:rPr>
              <w:t>Bombus</w:t>
            </w:r>
          </w:p>
        </w:tc>
        <w:tc>
          <w:tcPr>
            <w:tcW w:w="0" w:type="auto"/>
          </w:tcPr>
          <w:p w14:paraId="067819DE" w14:textId="77777777" w:rsidR="00307455" w:rsidRPr="00032EC6" w:rsidRDefault="00307455" w:rsidP="00307455">
            <w:pPr>
              <w:spacing w:before="36" w:after="36"/>
              <w:contextualSpacing/>
              <w:rPr>
                <w:rFonts w:eastAsia="Cambria"/>
              </w:rPr>
            </w:pPr>
            <w:r w:rsidRPr="00032EC6">
              <w:rPr>
                <w:rFonts w:eastAsia="Cambria"/>
              </w:rPr>
              <w:t>Eusocial</w:t>
            </w:r>
          </w:p>
        </w:tc>
        <w:tc>
          <w:tcPr>
            <w:tcW w:w="0" w:type="auto"/>
          </w:tcPr>
          <w:p w14:paraId="48851764" w14:textId="77777777" w:rsidR="00307455" w:rsidRPr="00032EC6" w:rsidRDefault="00307455" w:rsidP="00307455">
            <w:pPr>
              <w:spacing w:before="36" w:after="36"/>
              <w:contextualSpacing/>
              <w:jc w:val="right"/>
              <w:rPr>
                <w:rFonts w:eastAsia="Cambria"/>
              </w:rPr>
            </w:pPr>
            <w:r w:rsidRPr="00032EC6">
              <w:rPr>
                <w:rFonts w:eastAsia="Cambria"/>
              </w:rPr>
              <w:t>8</w:t>
            </w:r>
          </w:p>
        </w:tc>
        <w:tc>
          <w:tcPr>
            <w:tcW w:w="0" w:type="auto"/>
          </w:tcPr>
          <w:p w14:paraId="34DF2495" w14:textId="77777777" w:rsidR="00307455" w:rsidRPr="00032EC6" w:rsidRDefault="00307455" w:rsidP="00307455">
            <w:pPr>
              <w:spacing w:before="36" w:after="36"/>
              <w:contextualSpacing/>
              <w:jc w:val="right"/>
              <w:rPr>
                <w:rFonts w:eastAsia="Cambria"/>
              </w:rPr>
            </w:pPr>
            <w:r w:rsidRPr="00032EC6">
              <w:rPr>
                <w:rFonts w:eastAsia="Cambria"/>
              </w:rPr>
              <w:t>2</w:t>
            </w:r>
          </w:p>
        </w:tc>
        <w:tc>
          <w:tcPr>
            <w:tcW w:w="0" w:type="auto"/>
          </w:tcPr>
          <w:p w14:paraId="6F8B2604" w14:textId="77777777" w:rsidR="00307455" w:rsidRPr="00032EC6" w:rsidRDefault="00307455" w:rsidP="00307455">
            <w:pPr>
              <w:spacing w:before="36" w:after="36"/>
              <w:contextualSpacing/>
              <w:jc w:val="right"/>
              <w:rPr>
                <w:rFonts w:eastAsia="Cambria"/>
              </w:rPr>
            </w:pPr>
            <w:r w:rsidRPr="00032EC6">
              <w:rPr>
                <w:rFonts w:eastAsia="Cambria"/>
              </w:rPr>
              <w:t>5</w:t>
            </w:r>
          </w:p>
        </w:tc>
        <w:tc>
          <w:tcPr>
            <w:tcW w:w="0" w:type="auto"/>
          </w:tcPr>
          <w:p w14:paraId="483E6901"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1D4F2774" w14:textId="77777777" w:rsidR="00307455" w:rsidRPr="00032EC6" w:rsidRDefault="00307455" w:rsidP="00307455">
            <w:pPr>
              <w:spacing w:before="36" w:after="36"/>
              <w:contextualSpacing/>
              <w:jc w:val="right"/>
              <w:rPr>
                <w:rFonts w:eastAsia="Cambria"/>
              </w:rPr>
            </w:pPr>
            <w:r w:rsidRPr="00032EC6">
              <w:rPr>
                <w:rFonts w:eastAsia="Cambria"/>
              </w:rPr>
              <w:t>7</w:t>
            </w:r>
          </w:p>
        </w:tc>
        <w:tc>
          <w:tcPr>
            <w:tcW w:w="0" w:type="auto"/>
          </w:tcPr>
          <w:p w14:paraId="00A949B0" w14:textId="77777777" w:rsidR="00307455" w:rsidRPr="00032EC6" w:rsidRDefault="00307455" w:rsidP="00307455">
            <w:pPr>
              <w:spacing w:before="36" w:after="36"/>
              <w:contextualSpacing/>
              <w:jc w:val="right"/>
              <w:rPr>
                <w:rFonts w:eastAsia="Cambria"/>
              </w:rPr>
            </w:pPr>
            <w:r w:rsidRPr="00032EC6">
              <w:rPr>
                <w:rFonts w:eastAsia="Cambria"/>
              </w:rPr>
              <w:t>6</w:t>
            </w:r>
          </w:p>
        </w:tc>
        <w:tc>
          <w:tcPr>
            <w:tcW w:w="0" w:type="auto"/>
          </w:tcPr>
          <w:p w14:paraId="797C8F6B" w14:textId="77777777" w:rsidR="00307455" w:rsidRPr="00032EC6" w:rsidRDefault="00307455" w:rsidP="00307455">
            <w:pPr>
              <w:spacing w:before="36" w:after="36"/>
              <w:contextualSpacing/>
              <w:jc w:val="right"/>
              <w:rPr>
                <w:rFonts w:eastAsia="Cambria"/>
              </w:rPr>
            </w:pPr>
            <w:r w:rsidRPr="00032EC6">
              <w:rPr>
                <w:rFonts w:eastAsia="Cambria"/>
              </w:rPr>
              <w:t>2</w:t>
            </w:r>
          </w:p>
        </w:tc>
      </w:tr>
      <w:tr w:rsidR="00307455" w:rsidRPr="00032EC6" w14:paraId="4456FBD0" w14:textId="77777777" w:rsidTr="00307455">
        <w:trPr>
          <w:trHeight w:val="360"/>
        </w:trPr>
        <w:tc>
          <w:tcPr>
            <w:tcW w:w="0" w:type="auto"/>
          </w:tcPr>
          <w:p w14:paraId="4D42E2C2" w14:textId="77777777" w:rsidR="00307455" w:rsidRPr="00032EC6" w:rsidRDefault="00307455" w:rsidP="00307455">
            <w:pPr>
              <w:spacing w:before="36" w:after="36"/>
              <w:contextualSpacing/>
              <w:rPr>
                <w:rFonts w:eastAsia="Cambria"/>
                <w:i/>
              </w:rPr>
            </w:pPr>
            <w:r w:rsidRPr="00032EC6">
              <w:rPr>
                <w:rFonts w:eastAsia="Cambria"/>
                <w:i/>
              </w:rPr>
              <w:t>Colletes</w:t>
            </w:r>
          </w:p>
        </w:tc>
        <w:tc>
          <w:tcPr>
            <w:tcW w:w="0" w:type="auto"/>
          </w:tcPr>
          <w:p w14:paraId="1A02196D" w14:textId="77777777" w:rsidR="00307455" w:rsidRPr="00032EC6" w:rsidRDefault="00307455" w:rsidP="00307455">
            <w:pPr>
              <w:spacing w:before="36" w:after="36"/>
              <w:contextualSpacing/>
              <w:rPr>
                <w:rFonts w:eastAsia="Cambria"/>
              </w:rPr>
            </w:pPr>
            <w:r w:rsidRPr="00032EC6">
              <w:rPr>
                <w:rFonts w:eastAsia="Cambria"/>
              </w:rPr>
              <w:t>Solitary</w:t>
            </w:r>
          </w:p>
        </w:tc>
        <w:tc>
          <w:tcPr>
            <w:tcW w:w="0" w:type="auto"/>
          </w:tcPr>
          <w:p w14:paraId="5D96221E"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63A7C997"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36ED86E3"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515C94EB"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67C9EF22"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48E7DD8B"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022AF072" w14:textId="77777777" w:rsidR="00307455" w:rsidRPr="00032EC6" w:rsidRDefault="00307455" w:rsidP="00307455">
            <w:pPr>
              <w:spacing w:before="36" w:after="36"/>
              <w:contextualSpacing/>
              <w:jc w:val="right"/>
              <w:rPr>
                <w:rFonts w:eastAsia="Cambria"/>
              </w:rPr>
            </w:pPr>
            <w:r w:rsidRPr="00032EC6">
              <w:rPr>
                <w:rFonts w:eastAsia="Cambria"/>
              </w:rPr>
              <w:t>1</w:t>
            </w:r>
          </w:p>
        </w:tc>
      </w:tr>
      <w:tr w:rsidR="00307455" w:rsidRPr="00032EC6" w14:paraId="2E95F22D" w14:textId="77777777" w:rsidTr="00307455">
        <w:trPr>
          <w:trHeight w:val="360"/>
        </w:trPr>
        <w:tc>
          <w:tcPr>
            <w:tcW w:w="0" w:type="auto"/>
          </w:tcPr>
          <w:p w14:paraId="58072F75" w14:textId="77777777" w:rsidR="00307455" w:rsidRPr="00032EC6" w:rsidRDefault="00307455" w:rsidP="00307455">
            <w:pPr>
              <w:spacing w:before="36" w:after="36"/>
              <w:contextualSpacing/>
              <w:rPr>
                <w:rFonts w:eastAsia="Cambria"/>
                <w:i/>
              </w:rPr>
            </w:pPr>
            <w:r w:rsidRPr="00032EC6">
              <w:rPr>
                <w:rFonts w:eastAsia="Cambria"/>
                <w:i/>
              </w:rPr>
              <w:t>Diadasia</w:t>
            </w:r>
          </w:p>
        </w:tc>
        <w:tc>
          <w:tcPr>
            <w:tcW w:w="0" w:type="auto"/>
          </w:tcPr>
          <w:p w14:paraId="26B484A1" w14:textId="77777777" w:rsidR="00307455" w:rsidRPr="00032EC6" w:rsidRDefault="00307455" w:rsidP="00307455">
            <w:pPr>
              <w:spacing w:before="36" w:after="36"/>
              <w:contextualSpacing/>
              <w:rPr>
                <w:rFonts w:eastAsia="Cambria"/>
              </w:rPr>
            </w:pPr>
            <w:r w:rsidRPr="00032EC6">
              <w:rPr>
                <w:rFonts w:eastAsia="Cambria"/>
              </w:rPr>
              <w:t>Solitary</w:t>
            </w:r>
          </w:p>
        </w:tc>
        <w:tc>
          <w:tcPr>
            <w:tcW w:w="0" w:type="auto"/>
          </w:tcPr>
          <w:p w14:paraId="7650E841" w14:textId="77777777" w:rsidR="00307455" w:rsidRPr="00032EC6" w:rsidRDefault="00307455" w:rsidP="00307455">
            <w:pPr>
              <w:spacing w:before="36" w:after="36"/>
              <w:contextualSpacing/>
              <w:jc w:val="right"/>
              <w:rPr>
                <w:rFonts w:eastAsia="Cambria"/>
              </w:rPr>
            </w:pPr>
            <w:r w:rsidRPr="00032EC6">
              <w:rPr>
                <w:rFonts w:eastAsia="Cambria"/>
              </w:rPr>
              <w:t>5</w:t>
            </w:r>
          </w:p>
        </w:tc>
        <w:tc>
          <w:tcPr>
            <w:tcW w:w="0" w:type="auto"/>
          </w:tcPr>
          <w:p w14:paraId="18EB08AA"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0BB82FC3" w14:textId="77777777" w:rsidR="00307455" w:rsidRPr="00032EC6" w:rsidRDefault="00307455" w:rsidP="00307455">
            <w:pPr>
              <w:spacing w:before="36" w:after="36"/>
              <w:contextualSpacing/>
              <w:jc w:val="right"/>
              <w:rPr>
                <w:rFonts w:eastAsia="Cambria"/>
              </w:rPr>
            </w:pPr>
            <w:r w:rsidRPr="00032EC6">
              <w:rPr>
                <w:rFonts w:eastAsia="Cambria"/>
              </w:rPr>
              <w:t>3</w:t>
            </w:r>
          </w:p>
        </w:tc>
        <w:tc>
          <w:tcPr>
            <w:tcW w:w="0" w:type="auto"/>
          </w:tcPr>
          <w:p w14:paraId="340D02B0" w14:textId="77777777" w:rsidR="00307455" w:rsidRPr="00032EC6" w:rsidRDefault="00307455" w:rsidP="00307455">
            <w:pPr>
              <w:spacing w:before="36" w:after="36"/>
              <w:contextualSpacing/>
              <w:jc w:val="right"/>
              <w:rPr>
                <w:rFonts w:eastAsia="Cambria"/>
              </w:rPr>
            </w:pPr>
            <w:r w:rsidRPr="00032EC6">
              <w:rPr>
                <w:rFonts w:eastAsia="Cambria"/>
              </w:rPr>
              <w:t>2</w:t>
            </w:r>
          </w:p>
        </w:tc>
        <w:tc>
          <w:tcPr>
            <w:tcW w:w="0" w:type="auto"/>
          </w:tcPr>
          <w:p w14:paraId="722CF246" w14:textId="77777777" w:rsidR="00307455" w:rsidRPr="00032EC6" w:rsidRDefault="00307455" w:rsidP="00307455">
            <w:pPr>
              <w:spacing w:before="36" w:after="36"/>
              <w:contextualSpacing/>
              <w:jc w:val="right"/>
              <w:rPr>
                <w:rFonts w:eastAsia="Cambria"/>
              </w:rPr>
            </w:pPr>
            <w:r w:rsidRPr="00032EC6">
              <w:rPr>
                <w:rFonts w:eastAsia="Cambria"/>
              </w:rPr>
              <w:t>3</w:t>
            </w:r>
          </w:p>
        </w:tc>
        <w:tc>
          <w:tcPr>
            <w:tcW w:w="0" w:type="auto"/>
          </w:tcPr>
          <w:p w14:paraId="41576D8D" w14:textId="77777777" w:rsidR="00307455" w:rsidRPr="00032EC6" w:rsidRDefault="00307455" w:rsidP="00307455">
            <w:pPr>
              <w:spacing w:before="36" w:after="36"/>
              <w:contextualSpacing/>
              <w:jc w:val="right"/>
              <w:rPr>
                <w:rFonts w:eastAsia="Cambria"/>
              </w:rPr>
            </w:pPr>
            <w:r w:rsidRPr="00032EC6">
              <w:rPr>
                <w:rFonts w:eastAsia="Cambria"/>
              </w:rPr>
              <w:t>3</w:t>
            </w:r>
          </w:p>
        </w:tc>
        <w:tc>
          <w:tcPr>
            <w:tcW w:w="0" w:type="auto"/>
          </w:tcPr>
          <w:p w14:paraId="52129975" w14:textId="77777777" w:rsidR="00307455" w:rsidRPr="00032EC6" w:rsidRDefault="00307455" w:rsidP="00307455">
            <w:pPr>
              <w:spacing w:before="36" w:after="36"/>
              <w:contextualSpacing/>
              <w:jc w:val="right"/>
              <w:rPr>
                <w:rFonts w:eastAsia="Cambria"/>
              </w:rPr>
            </w:pPr>
            <w:r w:rsidRPr="00032EC6">
              <w:rPr>
                <w:rFonts w:eastAsia="Cambria"/>
              </w:rPr>
              <w:t>2</w:t>
            </w:r>
          </w:p>
        </w:tc>
      </w:tr>
      <w:tr w:rsidR="00307455" w:rsidRPr="00032EC6" w14:paraId="67D06DD3" w14:textId="77777777" w:rsidTr="00307455">
        <w:trPr>
          <w:trHeight w:val="360"/>
        </w:trPr>
        <w:tc>
          <w:tcPr>
            <w:tcW w:w="0" w:type="auto"/>
          </w:tcPr>
          <w:p w14:paraId="49786590" w14:textId="77777777" w:rsidR="00307455" w:rsidRPr="00032EC6" w:rsidRDefault="00307455" w:rsidP="00307455">
            <w:pPr>
              <w:spacing w:before="36" w:after="36"/>
              <w:contextualSpacing/>
              <w:rPr>
                <w:rFonts w:eastAsia="Cambria"/>
                <w:i/>
              </w:rPr>
            </w:pPr>
            <w:r w:rsidRPr="00032EC6">
              <w:rPr>
                <w:rFonts w:eastAsia="Cambria"/>
                <w:i/>
              </w:rPr>
              <w:t>Eucera</w:t>
            </w:r>
          </w:p>
        </w:tc>
        <w:tc>
          <w:tcPr>
            <w:tcW w:w="0" w:type="auto"/>
          </w:tcPr>
          <w:p w14:paraId="2ADD2E83" w14:textId="77777777" w:rsidR="00307455" w:rsidRPr="00032EC6" w:rsidRDefault="00307455" w:rsidP="00307455">
            <w:pPr>
              <w:spacing w:before="36" w:after="36"/>
              <w:contextualSpacing/>
              <w:rPr>
                <w:rFonts w:eastAsia="Cambria"/>
              </w:rPr>
            </w:pPr>
            <w:r w:rsidRPr="00032EC6">
              <w:rPr>
                <w:rFonts w:eastAsia="Cambria"/>
              </w:rPr>
              <w:t>Solitary</w:t>
            </w:r>
          </w:p>
        </w:tc>
        <w:tc>
          <w:tcPr>
            <w:tcW w:w="0" w:type="auto"/>
          </w:tcPr>
          <w:p w14:paraId="024E3255" w14:textId="77777777" w:rsidR="00307455" w:rsidRPr="00032EC6" w:rsidRDefault="00307455" w:rsidP="00307455">
            <w:pPr>
              <w:spacing w:before="36" w:after="36"/>
              <w:contextualSpacing/>
              <w:jc w:val="right"/>
              <w:rPr>
                <w:rFonts w:eastAsia="Cambria"/>
              </w:rPr>
            </w:pPr>
            <w:r w:rsidRPr="00032EC6">
              <w:rPr>
                <w:rFonts w:eastAsia="Cambria"/>
              </w:rPr>
              <w:t>2</w:t>
            </w:r>
          </w:p>
        </w:tc>
        <w:tc>
          <w:tcPr>
            <w:tcW w:w="0" w:type="auto"/>
          </w:tcPr>
          <w:p w14:paraId="0CED9916"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121688EF"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058FFC2E"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7FCA2040" w14:textId="77777777" w:rsidR="00307455" w:rsidRPr="00032EC6" w:rsidRDefault="00307455" w:rsidP="00307455">
            <w:pPr>
              <w:spacing w:before="36" w:after="36"/>
              <w:contextualSpacing/>
              <w:jc w:val="right"/>
              <w:rPr>
                <w:rFonts w:eastAsia="Cambria"/>
              </w:rPr>
            </w:pPr>
            <w:r w:rsidRPr="00032EC6">
              <w:rPr>
                <w:rFonts w:eastAsia="Cambria"/>
              </w:rPr>
              <w:t>2</w:t>
            </w:r>
          </w:p>
        </w:tc>
        <w:tc>
          <w:tcPr>
            <w:tcW w:w="0" w:type="auto"/>
          </w:tcPr>
          <w:p w14:paraId="08442DE7"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3AA1AF57" w14:textId="77777777" w:rsidR="00307455" w:rsidRPr="00032EC6" w:rsidRDefault="00307455" w:rsidP="00307455">
            <w:pPr>
              <w:spacing w:before="36" w:after="36"/>
              <w:contextualSpacing/>
              <w:jc w:val="right"/>
              <w:rPr>
                <w:rFonts w:eastAsia="Cambria"/>
              </w:rPr>
            </w:pPr>
            <w:r w:rsidRPr="00032EC6">
              <w:rPr>
                <w:rFonts w:eastAsia="Cambria"/>
              </w:rPr>
              <w:t>2</w:t>
            </w:r>
          </w:p>
        </w:tc>
      </w:tr>
      <w:tr w:rsidR="00307455" w:rsidRPr="00032EC6" w14:paraId="11240134" w14:textId="77777777" w:rsidTr="00307455">
        <w:trPr>
          <w:trHeight w:val="360"/>
        </w:trPr>
        <w:tc>
          <w:tcPr>
            <w:tcW w:w="0" w:type="auto"/>
          </w:tcPr>
          <w:p w14:paraId="421233F5" w14:textId="77777777" w:rsidR="00307455" w:rsidRPr="00032EC6" w:rsidRDefault="00307455" w:rsidP="00307455">
            <w:pPr>
              <w:spacing w:before="36" w:after="36"/>
              <w:contextualSpacing/>
              <w:rPr>
                <w:rFonts w:eastAsia="Cambria"/>
                <w:i/>
              </w:rPr>
            </w:pPr>
            <w:r w:rsidRPr="00032EC6">
              <w:rPr>
                <w:rFonts w:eastAsia="Cambria"/>
                <w:i/>
              </w:rPr>
              <w:t>Halictus</w:t>
            </w:r>
          </w:p>
        </w:tc>
        <w:tc>
          <w:tcPr>
            <w:tcW w:w="0" w:type="auto"/>
          </w:tcPr>
          <w:p w14:paraId="4F6024F4" w14:textId="77777777" w:rsidR="00307455" w:rsidRPr="00032EC6" w:rsidRDefault="00307455" w:rsidP="00307455">
            <w:pPr>
              <w:spacing w:before="36" w:after="36"/>
              <w:contextualSpacing/>
              <w:rPr>
                <w:rFonts w:eastAsia="Cambria"/>
              </w:rPr>
            </w:pPr>
            <w:r w:rsidRPr="00032EC6">
              <w:rPr>
                <w:rFonts w:eastAsia="Cambria"/>
              </w:rPr>
              <w:t>Eusocial</w:t>
            </w:r>
          </w:p>
        </w:tc>
        <w:tc>
          <w:tcPr>
            <w:tcW w:w="0" w:type="auto"/>
          </w:tcPr>
          <w:p w14:paraId="36769482" w14:textId="77777777" w:rsidR="00307455" w:rsidRPr="00032EC6" w:rsidRDefault="00307455" w:rsidP="00307455">
            <w:pPr>
              <w:spacing w:before="36" w:after="36"/>
              <w:contextualSpacing/>
              <w:jc w:val="right"/>
              <w:rPr>
                <w:rFonts w:eastAsia="Cambria"/>
              </w:rPr>
            </w:pPr>
            <w:r w:rsidRPr="00032EC6">
              <w:rPr>
                <w:rFonts w:eastAsia="Cambria"/>
              </w:rPr>
              <w:t>22</w:t>
            </w:r>
          </w:p>
        </w:tc>
        <w:tc>
          <w:tcPr>
            <w:tcW w:w="0" w:type="auto"/>
          </w:tcPr>
          <w:p w14:paraId="7E2C2055" w14:textId="77777777" w:rsidR="00307455" w:rsidRPr="00032EC6" w:rsidRDefault="00307455" w:rsidP="00307455">
            <w:pPr>
              <w:spacing w:before="36" w:after="36"/>
              <w:contextualSpacing/>
              <w:jc w:val="right"/>
              <w:rPr>
                <w:rFonts w:eastAsia="Cambria"/>
              </w:rPr>
            </w:pPr>
            <w:r w:rsidRPr="00032EC6">
              <w:rPr>
                <w:rFonts w:eastAsia="Cambria"/>
              </w:rPr>
              <w:t>2</w:t>
            </w:r>
          </w:p>
        </w:tc>
        <w:tc>
          <w:tcPr>
            <w:tcW w:w="0" w:type="auto"/>
          </w:tcPr>
          <w:p w14:paraId="7DE1464D" w14:textId="77777777" w:rsidR="00307455" w:rsidRPr="00032EC6" w:rsidRDefault="00307455" w:rsidP="00307455">
            <w:pPr>
              <w:spacing w:before="36" w:after="36"/>
              <w:contextualSpacing/>
              <w:jc w:val="right"/>
              <w:rPr>
                <w:rFonts w:eastAsia="Cambria"/>
              </w:rPr>
            </w:pPr>
            <w:r w:rsidRPr="00032EC6">
              <w:rPr>
                <w:rFonts w:eastAsia="Cambria"/>
              </w:rPr>
              <w:t>4</w:t>
            </w:r>
          </w:p>
        </w:tc>
        <w:tc>
          <w:tcPr>
            <w:tcW w:w="0" w:type="auto"/>
          </w:tcPr>
          <w:p w14:paraId="4652E7B1" w14:textId="77777777" w:rsidR="00307455" w:rsidRPr="00032EC6" w:rsidRDefault="00307455" w:rsidP="00307455">
            <w:pPr>
              <w:spacing w:before="36" w:after="36"/>
              <w:contextualSpacing/>
              <w:jc w:val="right"/>
              <w:rPr>
                <w:rFonts w:eastAsia="Cambria"/>
              </w:rPr>
            </w:pPr>
            <w:r w:rsidRPr="00032EC6">
              <w:rPr>
                <w:rFonts w:eastAsia="Cambria"/>
              </w:rPr>
              <w:t>8</w:t>
            </w:r>
          </w:p>
        </w:tc>
        <w:tc>
          <w:tcPr>
            <w:tcW w:w="0" w:type="auto"/>
          </w:tcPr>
          <w:p w14:paraId="758F448B" w14:textId="77777777" w:rsidR="00307455" w:rsidRPr="00032EC6" w:rsidRDefault="00307455" w:rsidP="00307455">
            <w:pPr>
              <w:spacing w:before="36" w:after="36"/>
              <w:contextualSpacing/>
              <w:jc w:val="right"/>
              <w:rPr>
                <w:rFonts w:eastAsia="Cambria"/>
              </w:rPr>
            </w:pPr>
            <w:r w:rsidRPr="00032EC6">
              <w:rPr>
                <w:rFonts w:eastAsia="Cambria"/>
              </w:rPr>
              <w:t>14</w:t>
            </w:r>
          </w:p>
        </w:tc>
        <w:tc>
          <w:tcPr>
            <w:tcW w:w="0" w:type="auto"/>
          </w:tcPr>
          <w:p w14:paraId="14458122" w14:textId="77777777" w:rsidR="00307455" w:rsidRPr="00032EC6" w:rsidRDefault="00307455" w:rsidP="00307455">
            <w:pPr>
              <w:spacing w:before="36" w:after="36"/>
              <w:contextualSpacing/>
              <w:jc w:val="right"/>
              <w:rPr>
                <w:rFonts w:eastAsia="Cambria"/>
              </w:rPr>
            </w:pPr>
            <w:r w:rsidRPr="00032EC6">
              <w:rPr>
                <w:rFonts w:eastAsia="Cambria"/>
              </w:rPr>
              <w:t>11</w:t>
            </w:r>
          </w:p>
        </w:tc>
        <w:tc>
          <w:tcPr>
            <w:tcW w:w="0" w:type="auto"/>
          </w:tcPr>
          <w:p w14:paraId="4977B9E9" w14:textId="77777777" w:rsidR="00307455" w:rsidRPr="00032EC6" w:rsidRDefault="00307455" w:rsidP="00307455">
            <w:pPr>
              <w:spacing w:before="36" w:after="36"/>
              <w:contextualSpacing/>
              <w:jc w:val="right"/>
              <w:rPr>
                <w:rFonts w:eastAsia="Cambria"/>
              </w:rPr>
            </w:pPr>
            <w:r w:rsidRPr="00032EC6">
              <w:rPr>
                <w:rFonts w:eastAsia="Cambria"/>
              </w:rPr>
              <w:t>11</w:t>
            </w:r>
          </w:p>
        </w:tc>
      </w:tr>
      <w:tr w:rsidR="00307455" w:rsidRPr="00032EC6" w14:paraId="157E2255" w14:textId="77777777" w:rsidTr="00307455">
        <w:trPr>
          <w:trHeight w:val="360"/>
        </w:trPr>
        <w:tc>
          <w:tcPr>
            <w:tcW w:w="0" w:type="auto"/>
          </w:tcPr>
          <w:p w14:paraId="2D4EEE66" w14:textId="77777777" w:rsidR="00307455" w:rsidRPr="00032EC6" w:rsidRDefault="00307455" w:rsidP="00307455">
            <w:pPr>
              <w:spacing w:before="36" w:after="36"/>
              <w:contextualSpacing/>
              <w:rPr>
                <w:rFonts w:eastAsia="Cambria"/>
                <w:i/>
              </w:rPr>
            </w:pPr>
            <w:r w:rsidRPr="00032EC6">
              <w:rPr>
                <w:rFonts w:eastAsia="Cambria"/>
                <w:i/>
              </w:rPr>
              <w:t>Lasioglossum</w:t>
            </w:r>
          </w:p>
        </w:tc>
        <w:tc>
          <w:tcPr>
            <w:tcW w:w="0" w:type="auto"/>
          </w:tcPr>
          <w:p w14:paraId="481C95F9" w14:textId="77777777" w:rsidR="00307455" w:rsidRPr="00032EC6" w:rsidRDefault="00307455" w:rsidP="00307455">
            <w:pPr>
              <w:spacing w:before="36" w:after="36"/>
              <w:contextualSpacing/>
              <w:rPr>
                <w:rFonts w:eastAsia="Cambria"/>
              </w:rPr>
            </w:pPr>
            <w:r w:rsidRPr="00032EC6">
              <w:rPr>
                <w:rFonts w:eastAsia="Cambria"/>
              </w:rPr>
              <w:t>Social</w:t>
            </w:r>
          </w:p>
        </w:tc>
        <w:tc>
          <w:tcPr>
            <w:tcW w:w="0" w:type="auto"/>
          </w:tcPr>
          <w:p w14:paraId="0BB23FE9" w14:textId="77777777" w:rsidR="00307455" w:rsidRPr="00032EC6" w:rsidRDefault="00307455" w:rsidP="00307455">
            <w:pPr>
              <w:spacing w:before="36" w:after="36"/>
              <w:contextualSpacing/>
              <w:jc w:val="right"/>
              <w:rPr>
                <w:rFonts w:eastAsia="Cambria"/>
              </w:rPr>
            </w:pPr>
            <w:r w:rsidRPr="00032EC6">
              <w:rPr>
                <w:rFonts w:eastAsia="Cambria"/>
              </w:rPr>
              <w:t>5</w:t>
            </w:r>
          </w:p>
        </w:tc>
        <w:tc>
          <w:tcPr>
            <w:tcW w:w="0" w:type="auto"/>
          </w:tcPr>
          <w:p w14:paraId="504A87F0"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564DE82A"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05D07545"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292F7BA9" w14:textId="77777777" w:rsidR="00307455" w:rsidRPr="00032EC6" w:rsidRDefault="00307455" w:rsidP="00307455">
            <w:pPr>
              <w:spacing w:before="36" w:after="36"/>
              <w:contextualSpacing/>
              <w:jc w:val="right"/>
              <w:rPr>
                <w:rFonts w:eastAsia="Cambria"/>
              </w:rPr>
            </w:pPr>
            <w:r w:rsidRPr="00032EC6">
              <w:rPr>
                <w:rFonts w:eastAsia="Cambria"/>
              </w:rPr>
              <w:t>4</w:t>
            </w:r>
          </w:p>
        </w:tc>
        <w:tc>
          <w:tcPr>
            <w:tcW w:w="0" w:type="auto"/>
          </w:tcPr>
          <w:p w14:paraId="1DA7C096" w14:textId="77777777" w:rsidR="00307455" w:rsidRPr="00032EC6" w:rsidRDefault="00307455" w:rsidP="00307455">
            <w:pPr>
              <w:spacing w:before="36" w:after="36"/>
              <w:contextualSpacing/>
              <w:jc w:val="right"/>
              <w:rPr>
                <w:rFonts w:eastAsia="Cambria"/>
              </w:rPr>
            </w:pPr>
            <w:r w:rsidRPr="00032EC6">
              <w:rPr>
                <w:rFonts w:eastAsia="Cambria"/>
              </w:rPr>
              <w:t>3</w:t>
            </w:r>
          </w:p>
        </w:tc>
        <w:tc>
          <w:tcPr>
            <w:tcW w:w="0" w:type="auto"/>
          </w:tcPr>
          <w:p w14:paraId="47940B31" w14:textId="77777777" w:rsidR="00307455" w:rsidRPr="00032EC6" w:rsidRDefault="00307455" w:rsidP="00307455">
            <w:pPr>
              <w:spacing w:before="36" w:after="36"/>
              <w:contextualSpacing/>
              <w:jc w:val="right"/>
              <w:rPr>
                <w:rFonts w:eastAsia="Cambria"/>
              </w:rPr>
            </w:pPr>
            <w:r w:rsidRPr="00032EC6">
              <w:rPr>
                <w:rFonts w:eastAsia="Cambria"/>
              </w:rPr>
              <w:t>2</w:t>
            </w:r>
          </w:p>
        </w:tc>
      </w:tr>
      <w:tr w:rsidR="00307455" w:rsidRPr="00032EC6" w14:paraId="41E7EBD3" w14:textId="77777777" w:rsidTr="00307455">
        <w:trPr>
          <w:trHeight w:val="360"/>
        </w:trPr>
        <w:tc>
          <w:tcPr>
            <w:tcW w:w="0" w:type="auto"/>
          </w:tcPr>
          <w:p w14:paraId="22F7CDF4" w14:textId="77777777" w:rsidR="00307455" w:rsidRPr="00032EC6" w:rsidRDefault="00307455" w:rsidP="00307455">
            <w:pPr>
              <w:spacing w:before="36" w:after="36"/>
              <w:contextualSpacing/>
              <w:rPr>
                <w:rFonts w:eastAsia="Cambria"/>
                <w:i/>
              </w:rPr>
            </w:pPr>
            <w:r w:rsidRPr="00032EC6">
              <w:rPr>
                <w:rFonts w:eastAsia="Cambria"/>
                <w:i/>
              </w:rPr>
              <w:t>Lithurgus</w:t>
            </w:r>
          </w:p>
        </w:tc>
        <w:tc>
          <w:tcPr>
            <w:tcW w:w="0" w:type="auto"/>
          </w:tcPr>
          <w:p w14:paraId="17A4D087" w14:textId="77777777" w:rsidR="00307455" w:rsidRPr="00032EC6" w:rsidRDefault="00307455" w:rsidP="00307455">
            <w:pPr>
              <w:spacing w:before="36" w:after="36"/>
              <w:contextualSpacing/>
              <w:rPr>
                <w:rFonts w:eastAsia="Cambria"/>
              </w:rPr>
            </w:pPr>
            <w:r w:rsidRPr="00032EC6">
              <w:rPr>
                <w:rFonts w:eastAsia="Cambria"/>
              </w:rPr>
              <w:t>Solitary</w:t>
            </w:r>
          </w:p>
        </w:tc>
        <w:tc>
          <w:tcPr>
            <w:tcW w:w="0" w:type="auto"/>
          </w:tcPr>
          <w:p w14:paraId="28E07814" w14:textId="77777777" w:rsidR="00307455" w:rsidRPr="00032EC6" w:rsidRDefault="00307455" w:rsidP="00307455">
            <w:pPr>
              <w:spacing w:before="36" w:after="36"/>
              <w:contextualSpacing/>
              <w:jc w:val="right"/>
              <w:rPr>
                <w:rFonts w:eastAsia="Cambria"/>
              </w:rPr>
            </w:pPr>
            <w:r w:rsidRPr="00032EC6">
              <w:rPr>
                <w:rFonts w:eastAsia="Cambria"/>
              </w:rPr>
              <w:t>19</w:t>
            </w:r>
          </w:p>
        </w:tc>
        <w:tc>
          <w:tcPr>
            <w:tcW w:w="0" w:type="auto"/>
          </w:tcPr>
          <w:p w14:paraId="466B511C" w14:textId="77777777" w:rsidR="00307455" w:rsidRPr="00032EC6" w:rsidRDefault="00307455" w:rsidP="00307455">
            <w:pPr>
              <w:spacing w:before="36" w:after="36"/>
              <w:contextualSpacing/>
              <w:jc w:val="right"/>
              <w:rPr>
                <w:rFonts w:eastAsia="Cambria"/>
              </w:rPr>
            </w:pPr>
            <w:r w:rsidRPr="00032EC6">
              <w:rPr>
                <w:rFonts w:eastAsia="Cambria"/>
              </w:rPr>
              <w:t>5</w:t>
            </w:r>
          </w:p>
        </w:tc>
        <w:tc>
          <w:tcPr>
            <w:tcW w:w="0" w:type="auto"/>
          </w:tcPr>
          <w:p w14:paraId="1E1381B4" w14:textId="77777777" w:rsidR="00307455" w:rsidRPr="00032EC6" w:rsidRDefault="00307455" w:rsidP="00307455">
            <w:pPr>
              <w:spacing w:before="36" w:after="36"/>
              <w:contextualSpacing/>
              <w:jc w:val="right"/>
              <w:rPr>
                <w:rFonts w:eastAsia="Cambria"/>
              </w:rPr>
            </w:pPr>
            <w:r w:rsidRPr="00032EC6">
              <w:rPr>
                <w:rFonts w:eastAsia="Cambria"/>
              </w:rPr>
              <w:t>9</w:t>
            </w:r>
          </w:p>
        </w:tc>
        <w:tc>
          <w:tcPr>
            <w:tcW w:w="0" w:type="auto"/>
          </w:tcPr>
          <w:p w14:paraId="6D63AAC2" w14:textId="77777777" w:rsidR="00307455" w:rsidRPr="00032EC6" w:rsidRDefault="00307455" w:rsidP="00307455">
            <w:pPr>
              <w:spacing w:before="36" w:after="36"/>
              <w:contextualSpacing/>
              <w:jc w:val="right"/>
              <w:rPr>
                <w:rFonts w:eastAsia="Cambria"/>
              </w:rPr>
            </w:pPr>
            <w:r w:rsidRPr="00032EC6">
              <w:rPr>
                <w:rFonts w:eastAsia="Cambria"/>
              </w:rPr>
              <w:t>4</w:t>
            </w:r>
          </w:p>
        </w:tc>
        <w:tc>
          <w:tcPr>
            <w:tcW w:w="0" w:type="auto"/>
          </w:tcPr>
          <w:p w14:paraId="239AC28C" w14:textId="77777777" w:rsidR="00307455" w:rsidRPr="00032EC6" w:rsidRDefault="00307455" w:rsidP="00307455">
            <w:pPr>
              <w:spacing w:before="36" w:after="36"/>
              <w:contextualSpacing/>
              <w:jc w:val="right"/>
              <w:rPr>
                <w:rFonts w:eastAsia="Cambria"/>
              </w:rPr>
            </w:pPr>
            <w:r w:rsidRPr="00032EC6">
              <w:rPr>
                <w:rFonts w:eastAsia="Cambria"/>
              </w:rPr>
              <w:t>15</w:t>
            </w:r>
          </w:p>
        </w:tc>
        <w:tc>
          <w:tcPr>
            <w:tcW w:w="0" w:type="auto"/>
          </w:tcPr>
          <w:p w14:paraId="03264842" w14:textId="77777777" w:rsidR="00307455" w:rsidRPr="00032EC6" w:rsidRDefault="00307455" w:rsidP="00307455">
            <w:pPr>
              <w:spacing w:before="36" w:after="36"/>
              <w:contextualSpacing/>
              <w:jc w:val="right"/>
              <w:rPr>
                <w:rFonts w:eastAsia="Cambria"/>
              </w:rPr>
            </w:pPr>
            <w:r w:rsidRPr="00032EC6">
              <w:rPr>
                <w:rFonts w:eastAsia="Cambria"/>
              </w:rPr>
              <w:t>11</w:t>
            </w:r>
          </w:p>
        </w:tc>
        <w:tc>
          <w:tcPr>
            <w:tcW w:w="0" w:type="auto"/>
          </w:tcPr>
          <w:p w14:paraId="6EAEC5D2" w14:textId="77777777" w:rsidR="00307455" w:rsidRPr="00032EC6" w:rsidRDefault="00307455" w:rsidP="00307455">
            <w:pPr>
              <w:spacing w:before="36" w:after="36"/>
              <w:contextualSpacing/>
              <w:jc w:val="right"/>
              <w:rPr>
                <w:rFonts w:eastAsia="Cambria"/>
              </w:rPr>
            </w:pPr>
            <w:r w:rsidRPr="00032EC6">
              <w:rPr>
                <w:rFonts w:eastAsia="Cambria"/>
              </w:rPr>
              <w:t>8</w:t>
            </w:r>
          </w:p>
        </w:tc>
      </w:tr>
      <w:tr w:rsidR="00307455" w:rsidRPr="00032EC6" w14:paraId="37CA5109" w14:textId="77777777" w:rsidTr="00307455">
        <w:trPr>
          <w:trHeight w:val="360"/>
        </w:trPr>
        <w:tc>
          <w:tcPr>
            <w:tcW w:w="0" w:type="auto"/>
          </w:tcPr>
          <w:p w14:paraId="794EC2A8" w14:textId="77777777" w:rsidR="00307455" w:rsidRPr="00032EC6" w:rsidRDefault="00307455" w:rsidP="00307455">
            <w:pPr>
              <w:spacing w:before="36" w:after="36"/>
              <w:contextualSpacing/>
              <w:rPr>
                <w:rFonts w:eastAsia="Cambria"/>
                <w:i/>
              </w:rPr>
            </w:pPr>
            <w:r w:rsidRPr="00032EC6">
              <w:rPr>
                <w:rFonts w:eastAsia="Cambria"/>
                <w:i/>
              </w:rPr>
              <w:t>Megachile</w:t>
            </w:r>
          </w:p>
        </w:tc>
        <w:tc>
          <w:tcPr>
            <w:tcW w:w="0" w:type="auto"/>
          </w:tcPr>
          <w:p w14:paraId="5D8EB265" w14:textId="77777777" w:rsidR="00307455" w:rsidRPr="00032EC6" w:rsidRDefault="00307455" w:rsidP="00307455">
            <w:pPr>
              <w:spacing w:before="36" w:after="36"/>
              <w:contextualSpacing/>
              <w:rPr>
                <w:rFonts w:eastAsia="Cambria"/>
              </w:rPr>
            </w:pPr>
            <w:r w:rsidRPr="00032EC6">
              <w:rPr>
                <w:rFonts w:eastAsia="Cambria"/>
              </w:rPr>
              <w:t>Solitary</w:t>
            </w:r>
          </w:p>
        </w:tc>
        <w:tc>
          <w:tcPr>
            <w:tcW w:w="0" w:type="auto"/>
          </w:tcPr>
          <w:p w14:paraId="465EC733"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3D0CC8B1"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2E7C0DFC"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683154A9"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4789C89C" w14:textId="77777777" w:rsidR="00307455" w:rsidRPr="00032EC6" w:rsidRDefault="00307455" w:rsidP="00307455">
            <w:pPr>
              <w:spacing w:before="36" w:after="36"/>
              <w:contextualSpacing/>
              <w:jc w:val="right"/>
              <w:rPr>
                <w:rFonts w:eastAsia="Cambria"/>
              </w:rPr>
            </w:pPr>
            <w:r w:rsidRPr="00032EC6">
              <w:rPr>
                <w:rFonts w:eastAsia="Cambria"/>
              </w:rPr>
              <w:t>1</w:t>
            </w:r>
          </w:p>
        </w:tc>
        <w:tc>
          <w:tcPr>
            <w:tcW w:w="0" w:type="auto"/>
          </w:tcPr>
          <w:p w14:paraId="0BE1F41F"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Pr>
          <w:p w14:paraId="765F0EDE" w14:textId="77777777" w:rsidR="00307455" w:rsidRPr="00032EC6" w:rsidRDefault="00307455" w:rsidP="00307455">
            <w:pPr>
              <w:spacing w:before="36" w:after="36"/>
              <w:contextualSpacing/>
              <w:jc w:val="right"/>
              <w:rPr>
                <w:rFonts w:eastAsia="Cambria"/>
              </w:rPr>
            </w:pPr>
            <w:r w:rsidRPr="00032EC6">
              <w:rPr>
                <w:rFonts w:eastAsia="Cambria"/>
              </w:rPr>
              <w:t>1</w:t>
            </w:r>
          </w:p>
        </w:tc>
      </w:tr>
      <w:tr w:rsidR="00307455" w:rsidRPr="00032EC6" w14:paraId="6E369B98" w14:textId="77777777" w:rsidTr="00307455">
        <w:trPr>
          <w:trHeight w:val="345"/>
        </w:trPr>
        <w:tc>
          <w:tcPr>
            <w:tcW w:w="0" w:type="auto"/>
          </w:tcPr>
          <w:p w14:paraId="67939FCF" w14:textId="77777777" w:rsidR="00307455" w:rsidRPr="00032EC6" w:rsidRDefault="00307455" w:rsidP="00307455">
            <w:pPr>
              <w:spacing w:before="36" w:after="36"/>
              <w:contextualSpacing/>
              <w:rPr>
                <w:rFonts w:eastAsia="Cambria"/>
                <w:i/>
              </w:rPr>
            </w:pPr>
            <w:r w:rsidRPr="00032EC6">
              <w:rPr>
                <w:rFonts w:eastAsia="Cambria"/>
                <w:i/>
              </w:rPr>
              <w:t>Melissodes</w:t>
            </w:r>
          </w:p>
        </w:tc>
        <w:tc>
          <w:tcPr>
            <w:tcW w:w="0" w:type="auto"/>
          </w:tcPr>
          <w:p w14:paraId="2566A45D" w14:textId="77777777" w:rsidR="00307455" w:rsidRPr="00032EC6" w:rsidRDefault="00307455" w:rsidP="00307455">
            <w:pPr>
              <w:spacing w:before="36" w:after="36"/>
              <w:contextualSpacing/>
              <w:rPr>
                <w:rFonts w:eastAsia="Cambria"/>
              </w:rPr>
            </w:pPr>
            <w:r w:rsidRPr="00032EC6">
              <w:rPr>
                <w:rFonts w:eastAsia="Cambria"/>
              </w:rPr>
              <w:t>Solitary</w:t>
            </w:r>
          </w:p>
        </w:tc>
        <w:tc>
          <w:tcPr>
            <w:tcW w:w="0" w:type="auto"/>
          </w:tcPr>
          <w:p w14:paraId="6DBC474B" w14:textId="77777777" w:rsidR="00307455" w:rsidRPr="00032EC6" w:rsidRDefault="00307455" w:rsidP="00307455">
            <w:pPr>
              <w:spacing w:before="36" w:after="36"/>
              <w:contextualSpacing/>
              <w:jc w:val="right"/>
              <w:rPr>
                <w:rFonts w:eastAsia="Cambria"/>
              </w:rPr>
            </w:pPr>
            <w:r w:rsidRPr="00032EC6">
              <w:rPr>
                <w:rFonts w:eastAsia="Cambria"/>
              </w:rPr>
              <w:t>613</w:t>
            </w:r>
          </w:p>
        </w:tc>
        <w:tc>
          <w:tcPr>
            <w:tcW w:w="0" w:type="auto"/>
          </w:tcPr>
          <w:p w14:paraId="6B07FB55" w14:textId="77777777" w:rsidR="00307455" w:rsidRPr="00032EC6" w:rsidRDefault="00307455" w:rsidP="00307455">
            <w:pPr>
              <w:spacing w:before="36" w:after="36"/>
              <w:contextualSpacing/>
              <w:jc w:val="right"/>
              <w:rPr>
                <w:rFonts w:eastAsia="Cambria"/>
              </w:rPr>
            </w:pPr>
            <w:r w:rsidRPr="00032EC6">
              <w:rPr>
                <w:rFonts w:eastAsia="Cambria"/>
              </w:rPr>
              <w:t>45</w:t>
            </w:r>
          </w:p>
        </w:tc>
        <w:tc>
          <w:tcPr>
            <w:tcW w:w="0" w:type="auto"/>
          </w:tcPr>
          <w:p w14:paraId="2C41EC15" w14:textId="77777777" w:rsidR="00307455" w:rsidRPr="00032EC6" w:rsidRDefault="00307455" w:rsidP="00307455">
            <w:pPr>
              <w:spacing w:before="36" w:after="36"/>
              <w:contextualSpacing/>
              <w:jc w:val="right"/>
              <w:rPr>
                <w:rFonts w:eastAsia="Cambria"/>
              </w:rPr>
            </w:pPr>
            <w:r w:rsidRPr="00032EC6">
              <w:rPr>
                <w:rFonts w:eastAsia="Cambria"/>
              </w:rPr>
              <w:t>148</w:t>
            </w:r>
          </w:p>
        </w:tc>
        <w:tc>
          <w:tcPr>
            <w:tcW w:w="0" w:type="auto"/>
          </w:tcPr>
          <w:p w14:paraId="780AB35F" w14:textId="77777777" w:rsidR="00307455" w:rsidRPr="00032EC6" w:rsidRDefault="00307455" w:rsidP="00307455">
            <w:pPr>
              <w:spacing w:before="36" w:after="36"/>
              <w:contextualSpacing/>
              <w:jc w:val="right"/>
              <w:rPr>
                <w:rFonts w:eastAsia="Cambria"/>
              </w:rPr>
            </w:pPr>
            <w:r w:rsidRPr="00032EC6">
              <w:rPr>
                <w:rFonts w:eastAsia="Cambria"/>
              </w:rPr>
              <w:t>466</w:t>
            </w:r>
          </w:p>
        </w:tc>
        <w:tc>
          <w:tcPr>
            <w:tcW w:w="0" w:type="auto"/>
          </w:tcPr>
          <w:p w14:paraId="4D904A3B" w14:textId="77777777" w:rsidR="00307455" w:rsidRPr="00032EC6" w:rsidRDefault="00307455" w:rsidP="00307455">
            <w:pPr>
              <w:spacing w:before="36" w:after="36"/>
              <w:contextualSpacing/>
              <w:jc w:val="right"/>
              <w:rPr>
                <w:rFonts w:eastAsia="Cambria"/>
              </w:rPr>
            </w:pPr>
            <w:r w:rsidRPr="00032EC6">
              <w:rPr>
                <w:rFonts w:eastAsia="Cambria"/>
              </w:rPr>
              <w:t>147</w:t>
            </w:r>
          </w:p>
        </w:tc>
        <w:tc>
          <w:tcPr>
            <w:tcW w:w="0" w:type="auto"/>
          </w:tcPr>
          <w:p w14:paraId="337CAA0D" w14:textId="77777777" w:rsidR="00307455" w:rsidRPr="00032EC6" w:rsidRDefault="00307455" w:rsidP="00307455">
            <w:pPr>
              <w:spacing w:before="36" w:after="36"/>
              <w:contextualSpacing/>
              <w:jc w:val="right"/>
              <w:rPr>
                <w:rFonts w:eastAsia="Cambria"/>
              </w:rPr>
            </w:pPr>
            <w:r w:rsidRPr="00032EC6">
              <w:rPr>
                <w:rFonts w:eastAsia="Cambria"/>
              </w:rPr>
              <w:t>313</w:t>
            </w:r>
          </w:p>
        </w:tc>
        <w:tc>
          <w:tcPr>
            <w:tcW w:w="0" w:type="auto"/>
          </w:tcPr>
          <w:p w14:paraId="50948EC9" w14:textId="77777777" w:rsidR="00307455" w:rsidRPr="00032EC6" w:rsidRDefault="00307455" w:rsidP="00307455">
            <w:pPr>
              <w:spacing w:before="36" w:after="36"/>
              <w:contextualSpacing/>
              <w:jc w:val="right"/>
              <w:rPr>
                <w:rFonts w:eastAsia="Cambria"/>
              </w:rPr>
            </w:pPr>
            <w:r w:rsidRPr="00032EC6">
              <w:rPr>
                <w:rFonts w:eastAsia="Cambria"/>
              </w:rPr>
              <w:t>300</w:t>
            </w:r>
          </w:p>
        </w:tc>
      </w:tr>
      <w:tr w:rsidR="00307455" w:rsidRPr="00032EC6" w14:paraId="205D5BF0" w14:textId="77777777" w:rsidTr="00307455">
        <w:trPr>
          <w:trHeight w:val="373"/>
        </w:trPr>
        <w:tc>
          <w:tcPr>
            <w:tcW w:w="0" w:type="auto"/>
            <w:tcBorders>
              <w:bottom w:val="single" w:sz="4" w:space="0" w:color="auto"/>
            </w:tcBorders>
          </w:tcPr>
          <w:p w14:paraId="3FFC099C" w14:textId="77777777" w:rsidR="00307455" w:rsidRPr="00032EC6" w:rsidRDefault="00307455" w:rsidP="00307455">
            <w:pPr>
              <w:spacing w:before="36" w:after="36"/>
              <w:contextualSpacing/>
              <w:rPr>
                <w:rFonts w:eastAsia="Cambria"/>
                <w:i/>
              </w:rPr>
            </w:pPr>
            <w:r w:rsidRPr="00032EC6">
              <w:rPr>
                <w:rFonts w:eastAsia="Cambria"/>
                <w:i/>
              </w:rPr>
              <w:t>Perdita</w:t>
            </w:r>
          </w:p>
        </w:tc>
        <w:tc>
          <w:tcPr>
            <w:tcW w:w="0" w:type="auto"/>
            <w:tcBorders>
              <w:bottom w:val="single" w:sz="4" w:space="0" w:color="auto"/>
            </w:tcBorders>
          </w:tcPr>
          <w:p w14:paraId="43097505" w14:textId="77777777" w:rsidR="00307455" w:rsidRPr="00032EC6" w:rsidRDefault="00307455" w:rsidP="00307455">
            <w:pPr>
              <w:spacing w:before="36" w:after="36"/>
              <w:contextualSpacing/>
              <w:rPr>
                <w:rFonts w:eastAsia="Cambria"/>
              </w:rPr>
            </w:pPr>
            <w:r w:rsidRPr="00032EC6">
              <w:rPr>
                <w:rFonts w:eastAsia="Cambria"/>
              </w:rPr>
              <w:t>Solitary</w:t>
            </w:r>
          </w:p>
        </w:tc>
        <w:tc>
          <w:tcPr>
            <w:tcW w:w="0" w:type="auto"/>
            <w:tcBorders>
              <w:bottom w:val="single" w:sz="4" w:space="0" w:color="auto"/>
            </w:tcBorders>
          </w:tcPr>
          <w:p w14:paraId="5CDB285E" w14:textId="77777777" w:rsidR="00307455" w:rsidRPr="00032EC6" w:rsidRDefault="00307455" w:rsidP="00307455">
            <w:pPr>
              <w:spacing w:before="36" w:after="36"/>
              <w:contextualSpacing/>
              <w:jc w:val="right"/>
              <w:rPr>
                <w:rFonts w:eastAsia="Cambria"/>
              </w:rPr>
            </w:pPr>
            <w:r w:rsidRPr="00032EC6">
              <w:rPr>
                <w:rFonts w:eastAsia="Cambria"/>
              </w:rPr>
              <w:t>2</w:t>
            </w:r>
          </w:p>
        </w:tc>
        <w:tc>
          <w:tcPr>
            <w:tcW w:w="0" w:type="auto"/>
            <w:tcBorders>
              <w:bottom w:val="single" w:sz="4" w:space="0" w:color="auto"/>
            </w:tcBorders>
          </w:tcPr>
          <w:p w14:paraId="5EA87909"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Borders>
              <w:bottom w:val="single" w:sz="4" w:space="0" w:color="auto"/>
            </w:tcBorders>
          </w:tcPr>
          <w:p w14:paraId="003834C7"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Borders>
              <w:bottom w:val="single" w:sz="4" w:space="0" w:color="auto"/>
            </w:tcBorders>
          </w:tcPr>
          <w:p w14:paraId="074D55FE" w14:textId="77777777" w:rsidR="00307455" w:rsidRPr="00032EC6" w:rsidRDefault="00307455" w:rsidP="00307455">
            <w:pPr>
              <w:spacing w:before="36" w:after="36"/>
              <w:contextualSpacing/>
              <w:jc w:val="right"/>
              <w:rPr>
                <w:rFonts w:eastAsia="Cambria"/>
              </w:rPr>
            </w:pPr>
            <w:r w:rsidRPr="00032EC6">
              <w:rPr>
                <w:rFonts w:eastAsia="Cambria"/>
              </w:rPr>
              <w:t>0</w:t>
            </w:r>
          </w:p>
        </w:tc>
        <w:tc>
          <w:tcPr>
            <w:tcW w:w="0" w:type="auto"/>
            <w:tcBorders>
              <w:bottom w:val="single" w:sz="4" w:space="0" w:color="auto"/>
            </w:tcBorders>
          </w:tcPr>
          <w:p w14:paraId="3CE89E62" w14:textId="77777777" w:rsidR="00307455" w:rsidRPr="00032EC6" w:rsidRDefault="00307455" w:rsidP="00307455">
            <w:pPr>
              <w:spacing w:before="36" w:after="36"/>
              <w:contextualSpacing/>
              <w:jc w:val="right"/>
              <w:rPr>
                <w:rFonts w:eastAsia="Cambria"/>
              </w:rPr>
            </w:pPr>
            <w:r w:rsidRPr="00032EC6">
              <w:rPr>
                <w:rFonts w:eastAsia="Cambria"/>
              </w:rPr>
              <w:t>2</w:t>
            </w:r>
          </w:p>
        </w:tc>
        <w:tc>
          <w:tcPr>
            <w:tcW w:w="0" w:type="auto"/>
            <w:tcBorders>
              <w:bottom w:val="single" w:sz="4" w:space="0" w:color="auto"/>
            </w:tcBorders>
          </w:tcPr>
          <w:p w14:paraId="4310E4CB" w14:textId="77777777" w:rsidR="00307455" w:rsidRPr="00032EC6" w:rsidRDefault="00307455" w:rsidP="00307455">
            <w:pPr>
              <w:spacing w:before="36" w:after="36"/>
              <w:contextualSpacing/>
              <w:jc w:val="right"/>
              <w:rPr>
                <w:rFonts w:eastAsia="Cambria"/>
              </w:rPr>
            </w:pPr>
            <w:r w:rsidRPr="00032EC6">
              <w:rPr>
                <w:rFonts w:eastAsia="Cambria"/>
              </w:rPr>
              <w:t>2</w:t>
            </w:r>
          </w:p>
        </w:tc>
        <w:tc>
          <w:tcPr>
            <w:tcW w:w="0" w:type="auto"/>
            <w:tcBorders>
              <w:bottom w:val="single" w:sz="4" w:space="0" w:color="auto"/>
            </w:tcBorders>
          </w:tcPr>
          <w:p w14:paraId="7A260A12" w14:textId="77777777" w:rsidR="00307455" w:rsidRPr="00032EC6" w:rsidRDefault="00307455" w:rsidP="00307455">
            <w:pPr>
              <w:spacing w:before="36" w:after="36"/>
              <w:contextualSpacing/>
              <w:jc w:val="right"/>
              <w:rPr>
                <w:rFonts w:eastAsia="Cambria"/>
              </w:rPr>
            </w:pPr>
            <w:r w:rsidRPr="00032EC6">
              <w:rPr>
                <w:rFonts w:eastAsia="Cambria"/>
              </w:rPr>
              <w:t>0</w:t>
            </w:r>
          </w:p>
        </w:tc>
      </w:tr>
    </w:tbl>
    <w:p w14:paraId="76AA9695" w14:textId="77777777" w:rsidR="00F2638F" w:rsidRPr="00032EC6" w:rsidRDefault="00F2638F" w:rsidP="00F2638F">
      <w:pPr>
        <w:tabs>
          <w:tab w:val="left" w:pos="11880"/>
          <w:tab w:val="left" w:pos="12060"/>
          <w:tab w:val="left" w:pos="12240"/>
          <w:tab w:val="left" w:pos="12330"/>
        </w:tabs>
        <w:spacing w:before="100" w:beforeAutospacing="1" w:after="100" w:afterAutospacing="1"/>
        <w:ind w:right="1170"/>
        <w:contextualSpacing/>
      </w:pPr>
    </w:p>
    <w:p w14:paraId="3DB5F528" w14:textId="77777777" w:rsidR="00C62967" w:rsidRPr="00032EC6" w:rsidRDefault="00C62967" w:rsidP="00931942">
      <w:pPr>
        <w:widowControl w:val="0"/>
        <w:autoSpaceDE w:val="0"/>
        <w:autoSpaceDN w:val="0"/>
        <w:adjustRightInd w:val="0"/>
        <w:spacing w:line="480" w:lineRule="auto"/>
        <w:contextualSpacing/>
      </w:pPr>
    </w:p>
    <w:p w14:paraId="573ABFFB" w14:textId="77777777" w:rsidR="00227115" w:rsidRPr="00032EC6" w:rsidRDefault="00227115" w:rsidP="00931942">
      <w:pPr>
        <w:widowControl w:val="0"/>
        <w:autoSpaceDE w:val="0"/>
        <w:autoSpaceDN w:val="0"/>
        <w:adjustRightInd w:val="0"/>
        <w:spacing w:line="480" w:lineRule="auto"/>
        <w:ind w:left="480" w:hanging="480"/>
        <w:contextualSpacing/>
      </w:pPr>
    </w:p>
    <w:p w14:paraId="35256698" w14:textId="3D2BADEB" w:rsidR="00EB6EF4" w:rsidRPr="00032EC6" w:rsidRDefault="00EB6EF4" w:rsidP="00931942">
      <w:pPr>
        <w:tabs>
          <w:tab w:val="left" w:pos="10620"/>
          <w:tab w:val="left" w:pos="10800"/>
          <w:tab w:val="left" w:pos="11790"/>
        </w:tabs>
        <w:spacing w:before="100" w:beforeAutospacing="1" w:after="100" w:afterAutospacing="1" w:line="480" w:lineRule="auto"/>
        <w:contextualSpacing/>
      </w:pPr>
    </w:p>
    <w:p w14:paraId="7F076B7B" w14:textId="77777777" w:rsidR="00F2638F" w:rsidRDefault="00F2638F" w:rsidP="00931942">
      <w:pPr>
        <w:tabs>
          <w:tab w:val="left" w:pos="10620"/>
          <w:tab w:val="left" w:pos="10800"/>
          <w:tab w:val="left" w:pos="11790"/>
        </w:tabs>
        <w:spacing w:before="100" w:beforeAutospacing="1" w:after="100" w:afterAutospacing="1" w:line="480" w:lineRule="auto"/>
        <w:contextualSpacing/>
      </w:pPr>
    </w:p>
    <w:p w14:paraId="3E6A1EBB" w14:textId="77777777" w:rsidR="00F2638F" w:rsidRDefault="00F2638F" w:rsidP="00931942">
      <w:pPr>
        <w:tabs>
          <w:tab w:val="left" w:pos="10620"/>
          <w:tab w:val="left" w:pos="10800"/>
          <w:tab w:val="left" w:pos="11790"/>
        </w:tabs>
        <w:spacing w:before="100" w:beforeAutospacing="1" w:after="100" w:afterAutospacing="1" w:line="480" w:lineRule="auto"/>
        <w:contextualSpacing/>
      </w:pPr>
    </w:p>
    <w:p w14:paraId="100E46AF" w14:textId="77777777" w:rsidR="00F2638F" w:rsidRDefault="00F2638F" w:rsidP="00931942">
      <w:pPr>
        <w:tabs>
          <w:tab w:val="left" w:pos="10620"/>
          <w:tab w:val="left" w:pos="10800"/>
          <w:tab w:val="left" w:pos="11790"/>
        </w:tabs>
        <w:spacing w:before="100" w:beforeAutospacing="1" w:after="100" w:afterAutospacing="1" w:line="480" w:lineRule="auto"/>
        <w:contextualSpacing/>
      </w:pPr>
    </w:p>
    <w:p w14:paraId="2D100DC3" w14:textId="0582D6F4" w:rsidR="00227115" w:rsidRDefault="00227115" w:rsidP="00931942">
      <w:pPr>
        <w:tabs>
          <w:tab w:val="left" w:pos="10620"/>
          <w:tab w:val="left" w:pos="10800"/>
          <w:tab w:val="left" w:pos="11790"/>
        </w:tabs>
        <w:spacing w:before="100" w:beforeAutospacing="1" w:after="100" w:afterAutospacing="1" w:line="480" w:lineRule="auto"/>
        <w:contextualSpacing/>
      </w:pPr>
      <w:r w:rsidRPr="00307455">
        <w:rPr>
          <w:b/>
        </w:rPr>
        <w:lastRenderedPageBreak/>
        <w:t xml:space="preserve">Table </w:t>
      </w:r>
      <w:r w:rsidR="00307455">
        <w:rPr>
          <w:b/>
        </w:rPr>
        <w:t>2.</w:t>
      </w:r>
      <w:r w:rsidR="004661F6" w:rsidRPr="00032EC6">
        <w:t xml:space="preserve"> </w:t>
      </w:r>
      <w:r w:rsidR="00307455">
        <w:t xml:space="preserve">Summary of </w:t>
      </w:r>
      <w:r w:rsidR="00307455" w:rsidRPr="00307455">
        <w:rPr>
          <w:i/>
        </w:rPr>
        <w:t>Melissodes</w:t>
      </w:r>
      <w:r w:rsidR="00307455">
        <w:t xml:space="preserve"> foraging behavior</w:t>
      </w:r>
      <w:r w:rsidR="004661F6" w:rsidRPr="00032EC6">
        <w:t xml:space="preserve"> during </w:t>
      </w:r>
      <w:r w:rsidR="002662DF">
        <w:t>the experiment</w:t>
      </w:r>
      <w:r w:rsidR="004661F6" w:rsidRPr="00032EC6">
        <w:t>.</w:t>
      </w:r>
      <w:r w:rsidRPr="00032EC6">
        <w:t xml:space="preserve"> “Treatment” refers to whether or not there was an ambush bug present. </w:t>
      </w:r>
      <w:r w:rsidR="009F7B80">
        <w:t xml:space="preserve">“Visits” are the total number of bees that either inspected of landed while visiting. </w:t>
      </w:r>
      <w:r w:rsidR="009F7B80" w:rsidRPr="00032EC6">
        <w:t>“Land</w:t>
      </w:r>
      <w:r w:rsidR="009F7B80">
        <w:t>ings</w:t>
      </w:r>
      <w:r w:rsidR="009F7B80" w:rsidRPr="00032EC6">
        <w:t xml:space="preserve">” refers to </w:t>
      </w:r>
      <w:r w:rsidR="009F7B80">
        <w:t>the number of bees that</w:t>
      </w:r>
      <w:r w:rsidR="009F7B80" w:rsidRPr="00032EC6">
        <w:t xml:space="preserve"> landed. </w:t>
      </w:r>
      <w:r w:rsidR="002662DF">
        <w:t>“Inspection” refers to the av</w:t>
      </w:r>
      <w:r w:rsidR="009F7B80">
        <w:t>erage amount of time in seconds</w:t>
      </w:r>
      <w:r w:rsidR="002662DF">
        <w:t xml:space="preserve"> non-landing bees spent before leaving</w:t>
      </w:r>
      <w:r w:rsidR="007851FE">
        <w:t>.</w:t>
      </w:r>
      <w:r w:rsidRPr="00032EC6">
        <w:t xml:space="preserve"> “Durati</w:t>
      </w:r>
      <w:r w:rsidR="002662DF">
        <w:t xml:space="preserve">on” refers to the </w:t>
      </w:r>
      <w:commentRangeStart w:id="74"/>
      <w:r w:rsidR="002662DF">
        <w:t xml:space="preserve">average </w:t>
      </w:r>
      <w:commentRangeEnd w:id="74"/>
      <w:r w:rsidR="004E14B0">
        <w:rPr>
          <w:rStyle w:val="CommentReference"/>
        </w:rPr>
        <w:commentReference w:id="74"/>
      </w:r>
      <w:r w:rsidR="002662DF">
        <w:t xml:space="preserve">length of landing </w:t>
      </w:r>
      <w:r w:rsidRPr="00032EC6">
        <w:t>visit</w:t>
      </w:r>
      <w:r w:rsidR="002662DF">
        <w:t>s</w:t>
      </w:r>
      <w:r w:rsidRPr="00032EC6">
        <w:t xml:space="preserve"> in seconds</w:t>
      </w:r>
      <w:r w:rsidR="002662DF">
        <w:t>.  “Pollen” and “N</w:t>
      </w:r>
      <w:r w:rsidR="00FA1D65">
        <w:t>e</w:t>
      </w:r>
      <w:r w:rsidRPr="00032EC6">
        <w:t>ctar”” refer to the number of events in which pol</w:t>
      </w:r>
      <w:r w:rsidR="002662DF">
        <w:t xml:space="preserve">len or nectar was collected </w:t>
      </w:r>
      <w:r w:rsidRPr="00032EC6">
        <w:t xml:space="preserve"> </w:t>
      </w:r>
    </w:p>
    <w:tbl>
      <w:tblPr>
        <w:tblW w:w="9439" w:type="dxa"/>
        <w:tblInd w:w="93" w:type="dxa"/>
        <w:tblLook w:val="04A0" w:firstRow="1" w:lastRow="0" w:firstColumn="1" w:lastColumn="0" w:noHBand="0" w:noVBand="1"/>
      </w:tblPr>
      <w:tblGrid>
        <w:gridCol w:w="1348"/>
        <w:gridCol w:w="821"/>
        <w:gridCol w:w="1097"/>
        <w:gridCol w:w="1890"/>
        <w:gridCol w:w="1429"/>
        <w:gridCol w:w="1350"/>
        <w:gridCol w:w="1504"/>
      </w:tblGrid>
      <w:tr w:rsidR="00412809" w:rsidRPr="00412809" w14:paraId="07B262EB" w14:textId="77777777" w:rsidTr="00412809">
        <w:trPr>
          <w:trHeight w:val="310"/>
        </w:trPr>
        <w:tc>
          <w:tcPr>
            <w:tcW w:w="1348" w:type="dxa"/>
            <w:tcBorders>
              <w:top w:val="nil"/>
              <w:left w:val="nil"/>
              <w:bottom w:val="single" w:sz="4" w:space="0" w:color="auto"/>
              <w:right w:val="nil"/>
            </w:tcBorders>
            <w:shd w:val="clear" w:color="auto" w:fill="auto"/>
            <w:noWrap/>
            <w:vAlign w:val="bottom"/>
            <w:hideMark/>
          </w:tcPr>
          <w:p w14:paraId="09D24E7E" w14:textId="77777777" w:rsidR="00412809" w:rsidRPr="00412809" w:rsidRDefault="00412809" w:rsidP="00412809">
            <w:pPr>
              <w:rPr>
                <w:rFonts w:eastAsia="Times New Roman"/>
                <w:b/>
                <w:bCs/>
                <w:color w:val="000000"/>
                <w:sz w:val="22"/>
                <w:szCs w:val="22"/>
              </w:rPr>
            </w:pPr>
            <w:r w:rsidRPr="00412809">
              <w:rPr>
                <w:rFonts w:eastAsia="Times New Roman"/>
                <w:b/>
                <w:bCs/>
                <w:color w:val="000000"/>
                <w:sz w:val="22"/>
                <w:szCs w:val="22"/>
              </w:rPr>
              <w:t>Treatment</w:t>
            </w:r>
          </w:p>
        </w:tc>
        <w:tc>
          <w:tcPr>
            <w:tcW w:w="821" w:type="dxa"/>
            <w:tcBorders>
              <w:top w:val="nil"/>
              <w:left w:val="nil"/>
              <w:bottom w:val="single" w:sz="4" w:space="0" w:color="auto"/>
              <w:right w:val="nil"/>
            </w:tcBorders>
            <w:shd w:val="clear" w:color="auto" w:fill="auto"/>
            <w:noWrap/>
            <w:vAlign w:val="bottom"/>
            <w:hideMark/>
          </w:tcPr>
          <w:p w14:paraId="6419DC69" w14:textId="77777777" w:rsidR="00412809" w:rsidRPr="00412809" w:rsidRDefault="00412809" w:rsidP="00412809">
            <w:pPr>
              <w:jc w:val="center"/>
              <w:rPr>
                <w:rFonts w:eastAsia="Times New Roman"/>
                <w:b/>
                <w:bCs/>
                <w:color w:val="000000"/>
                <w:sz w:val="22"/>
                <w:szCs w:val="22"/>
              </w:rPr>
            </w:pPr>
            <w:r w:rsidRPr="00412809">
              <w:rPr>
                <w:rFonts w:eastAsia="Times New Roman"/>
                <w:b/>
                <w:bCs/>
                <w:color w:val="000000"/>
                <w:sz w:val="22"/>
                <w:szCs w:val="22"/>
              </w:rPr>
              <w:t>Visits</w:t>
            </w:r>
          </w:p>
        </w:tc>
        <w:tc>
          <w:tcPr>
            <w:tcW w:w="1097" w:type="dxa"/>
            <w:tcBorders>
              <w:top w:val="nil"/>
              <w:left w:val="nil"/>
              <w:bottom w:val="single" w:sz="4" w:space="0" w:color="auto"/>
              <w:right w:val="nil"/>
            </w:tcBorders>
            <w:shd w:val="clear" w:color="auto" w:fill="auto"/>
            <w:noWrap/>
            <w:vAlign w:val="bottom"/>
            <w:hideMark/>
          </w:tcPr>
          <w:p w14:paraId="4F29A187" w14:textId="77777777" w:rsidR="00412809" w:rsidRPr="00412809" w:rsidRDefault="00412809" w:rsidP="00412809">
            <w:pPr>
              <w:jc w:val="center"/>
              <w:rPr>
                <w:rFonts w:eastAsia="Times New Roman"/>
                <w:b/>
                <w:bCs/>
                <w:color w:val="000000"/>
                <w:sz w:val="22"/>
                <w:szCs w:val="22"/>
              </w:rPr>
            </w:pPr>
            <w:r w:rsidRPr="00412809">
              <w:rPr>
                <w:rFonts w:eastAsia="Times New Roman"/>
                <w:b/>
                <w:bCs/>
                <w:color w:val="000000"/>
                <w:sz w:val="22"/>
                <w:szCs w:val="22"/>
              </w:rPr>
              <w:t>Landings</w:t>
            </w:r>
          </w:p>
        </w:tc>
        <w:tc>
          <w:tcPr>
            <w:tcW w:w="1890" w:type="dxa"/>
            <w:tcBorders>
              <w:top w:val="nil"/>
              <w:left w:val="nil"/>
              <w:bottom w:val="single" w:sz="4" w:space="0" w:color="auto"/>
              <w:right w:val="nil"/>
            </w:tcBorders>
            <w:shd w:val="clear" w:color="auto" w:fill="auto"/>
            <w:noWrap/>
            <w:vAlign w:val="bottom"/>
            <w:hideMark/>
          </w:tcPr>
          <w:p w14:paraId="0B269BC7" w14:textId="77777777" w:rsidR="00412809" w:rsidRPr="00412809" w:rsidRDefault="00412809" w:rsidP="00412809">
            <w:pPr>
              <w:jc w:val="center"/>
              <w:rPr>
                <w:rFonts w:eastAsia="Times New Roman"/>
                <w:b/>
                <w:bCs/>
                <w:color w:val="000000"/>
                <w:sz w:val="22"/>
                <w:szCs w:val="22"/>
              </w:rPr>
            </w:pPr>
            <w:r w:rsidRPr="00412809">
              <w:rPr>
                <w:rFonts w:eastAsia="Times New Roman"/>
                <w:b/>
                <w:bCs/>
                <w:color w:val="000000"/>
                <w:sz w:val="22"/>
                <w:szCs w:val="22"/>
              </w:rPr>
              <w:t>Inspection (s)</w:t>
            </w:r>
          </w:p>
        </w:tc>
        <w:tc>
          <w:tcPr>
            <w:tcW w:w="1429" w:type="dxa"/>
            <w:tcBorders>
              <w:top w:val="nil"/>
              <w:left w:val="nil"/>
              <w:bottom w:val="single" w:sz="4" w:space="0" w:color="auto"/>
              <w:right w:val="nil"/>
            </w:tcBorders>
            <w:shd w:val="clear" w:color="auto" w:fill="auto"/>
            <w:noWrap/>
            <w:vAlign w:val="bottom"/>
            <w:hideMark/>
          </w:tcPr>
          <w:p w14:paraId="6332CBB3" w14:textId="787FA7D9" w:rsidR="00412809" w:rsidRPr="00412809" w:rsidRDefault="002662DF" w:rsidP="00412809">
            <w:pPr>
              <w:jc w:val="center"/>
              <w:rPr>
                <w:rFonts w:eastAsia="Times New Roman"/>
                <w:b/>
                <w:bCs/>
                <w:color w:val="000000"/>
                <w:sz w:val="22"/>
                <w:szCs w:val="22"/>
              </w:rPr>
            </w:pPr>
            <w:r>
              <w:rPr>
                <w:rFonts w:eastAsia="Times New Roman"/>
                <w:b/>
                <w:bCs/>
                <w:color w:val="000000"/>
                <w:sz w:val="22"/>
                <w:szCs w:val="22"/>
              </w:rPr>
              <w:t>Duration</w:t>
            </w:r>
            <w:r w:rsidR="00412809" w:rsidRPr="00412809">
              <w:rPr>
                <w:rFonts w:eastAsia="Times New Roman"/>
                <w:b/>
                <w:bCs/>
                <w:color w:val="000000"/>
                <w:sz w:val="22"/>
                <w:szCs w:val="22"/>
              </w:rPr>
              <w:t xml:space="preserve"> (s)</w:t>
            </w:r>
          </w:p>
        </w:tc>
        <w:tc>
          <w:tcPr>
            <w:tcW w:w="1350" w:type="dxa"/>
            <w:tcBorders>
              <w:top w:val="nil"/>
              <w:left w:val="nil"/>
              <w:bottom w:val="single" w:sz="4" w:space="0" w:color="auto"/>
              <w:right w:val="nil"/>
            </w:tcBorders>
            <w:shd w:val="clear" w:color="auto" w:fill="auto"/>
            <w:noWrap/>
            <w:vAlign w:val="bottom"/>
            <w:hideMark/>
          </w:tcPr>
          <w:p w14:paraId="2EBD8AE3" w14:textId="5269BEC6" w:rsidR="00412809" w:rsidRPr="00412809" w:rsidRDefault="002662DF" w:rsidP="00412809">
            <w:pPr>
              <w:jc w:val="center"/>
              <w:rPr>
                <w:rFonts w:eastAsia="Times New Roman"/>
                <w:b/>
                <w:bCs/>
                <w:color w:val="000000"/>
                <w:sz w:val="22"/>
                <w:szCs w:val="22"/>
              </w:rPr>
            </w:pPr>
            <w:r>
              <w:rPr>
                <w:rFonts w:eastAsia="Times New Roman"/>
                <w:b/>
                <w:bCs/>
                <w:color w:val="000000"/>
                <w:sz w:val="22"/>
                <w:szCs w:val="22"/>
              </w:rPr>
              <w:t>N</w:t>
            </w:r>
            <w:r w:rsidR="00412809">
              <w:rPr>
                <w:rFonts w:eastAsia="Times New Roman"/>
                <w:b/>
                <w:bCs/>
                <w:color w:val="000000"/>
                <w:sz w:val="22"/>
                <w:szCs w:val="22"/>
              </w:rPr>
              <w:t>ectar</w:t>
            </w:r>
          </w:p>
        </w:tc>
        <w:tc>
          <w:tcPr>
            <w:tcW w:w="1504" w:type="dxa"/>
            <w:tcBorders>
              <w:top w:val="nil"/>
              <w:left w:val="nil"/>
              <w:bottom w:val="single" w:sz="4" w:space="0" w:color="auto"/>
              <w:right w:val="nil"/>
            </w:tcBorders>
            <w:shd w:val="clear" w:color="auto" w:fill="auto"/>
            <w:noWrap/>
            <w:vAlign w:val="bottom"/>
            <w:hideMark/>
          </w:tcPr>
          <w:p w14:paraId="3885FFC8" w14:textId="3F1D9653" w:rsidR="00412809" w:rsidRPr="00412809" w:rsidRDefault="002662DF" w:rsidP="00412809">
            <w:pPr>
              <w:jc w:val="center"/>
              <w:rPr>
                <w:rFonts w:eastAsia="Times New Roman"/>
                <w:b/>
                <w:bCs/>
                <w:color w:val="000000"/>
                <w:sz w:val="22"/>
                <w:szCs w:val="22"/>
              </w:rPr>
            </w:pPr>
            <w:r>
              <w:rPr>
                <w:rFonts w:eastAsia="Times New Roman"/>
                <w:b/>
                <w:bCs/>
                <w:color w:val="000000"/>
                <w:sz w:val="22"/>
                <w:szCs w:val="22"/>
              </w:rPr>
              <w:t>P</w:t>
            </w:r>
            <w:r w:rsidR="00412809" w:rsidRPr="00412809">
              <w:rPr>
                <w:rFonts w:eastAsia="Times New Roman"/>
                <w:b/>
                <w:bCs/>
                <w:color w:val="000000"/>
                <w:sz w:val="22"/>
                <w:szCs w:val="22"/>
              </w:rPr>
              <w:t>ollen</w:t>
            </w:r>
          </w:p>
        </w:tc>
      </w:tr>
      <w:tr w:rsidR="00412809" w:rsidRPr="00412809" w14:paraId="37032FF1" w14:textId="77777777" w:rsidTr="00412809">
        <w:trPr>
          <w:trHeight w:val="310"/>
        </w:trPr>
        <w:tc>
          <w:tcPr>
            <w:tcW w:w="1348" w:type="dxa"/>
            <w:tcBorders>
              <w:top w:val="nil"/>
              <w:left w:val="nil"/>
              <w:bottom w:val="nil"/>
              <w:right w:val="nil"/>
            </w:tcBorders>
            <w:shd w:val="clear" w:color="auto" w:fill="auto"/>
            <w:noWrap/>
            <w:vAlign w:val="bottom"/>
            <w:hideMark/>
          </w:tcPr>
          <w:p w14:paraId="61897AE1" w14:textId="77777777" w:rsidR="00412809" w:rsidRPr="00412809" w:rsidRDefault="00412809" w:rsidP="00412809">
            <w:pPr>
              <w:rPr>
                <w:rFonts w:eastAsia="Times New Roman"/>
                <w:color w:val="000000"/>
                <w:sz w:val="22"/>
                <w:szCs w:val="22"/>
              </w:rPr>
            </w:pPr>
            <w:r w:rsidRPr="00412809">
              <w:rPr>
                <w:rFonts w:eastAsia="Times New Roman"/>
                <w:color w:val="000000"/>
                <w:sz w:val="22"/>
                <w:szCs w:val="22"/>
              </w:rPr>
              <w:t>control</w:t>
            </w:r>
          </w:p>
        </w:tc>
        <w:tc>
          <w:tcPr>
            <w:tcW w:w="821" w:type="dxa"/>
            <w:tcBorders>
              <w:top w:val="nil"/>
              <w:left w:val="nil"/>
              <w:bottom w:val="nil"/>
              <w:right w:val="nil"/>
            </w:tcBorders>
            <w:shd w:val="clear" w:color="auto" w:fill="auto"/>
            <w:noWrap/>
            <w:vAlign w:val="bottom"/>
            <w:hideMark/>
          </w:tcPr>
          <w:p w14:paraId="723BFBB4"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300</w:t>
            </w:r>
          </w:p>
        </w:tc>
        <w:tc>
          <w:tcPr>
            <w:tcW w:w="1097" w:type="dxa"/>
            <w:tcBorders>
              <w:top w:val="nil"/>
              <w:left w:val="nil"/>
              <w:bottom w:val="nil"/>
              <w:right w:val="nil"/>
            </w:tcBorders>
            <w:shd w:val="clear" w:color="auto" w:fill="auto"/>
            <w:noWrap/>
            <w:vAlign w:val="bottom"/>
            <w:hideMark/>
          </w:tcPr>
          <w:p w14:paraId="02340CCC"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112</w:t>
            </w:r>
          </w:p>
        </w:tc>
        <w:tc>
          <w:tcPr>
            <w:tcW w:w="1890" w:type="dxa"/>
            <w:tcBorders>
              <w:top w:val="nil"/>
              <w:left w:val="nil"/>
              <w:bottom w:val="nil"/>
              <w:right w:val="nil"/>
            </w:tcBorders>
            <w:shd w:val="clear" w:color="auto" w:fill="auto"/>
            <w:noWrap/>
            <w:vAlign w:val="bottom"/>
            <w:hideMark/>
          </w:tcPr>
          <w:p w14:paraId="21DBB0DF"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0.46</w:t>
            </w:r>
          </w:p>
        </w:tc>
        <w:tc>
          <w:tcPr>
            <w:tcW w:w="1429" w:type="dxa"/>
            <w:tcBorders>
              <w:top w:val="nil"/>
              <w:left w:val="nil"/>
              <w:bottom w:val="nil"/>
              <w:right w:val="nil"/>
            </w:tcBorders>
            <w:shd w:val="clear" w:color="auto" w:fill="auto"/>
            <w:noWrap/>
            <w:vAlign w:val="bottom"/>
            <w:hideMark/>
          </w:tcPr>
          <w:p w14:paraId="041D2ECA"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6.89</w:t>
            </w:r>
          </w:p>
        </w:tc>
        <w:tc>
          <w:tcPr>
            <w:tcW w:w="1350" w:type="dxa"/>
            <w:tcBorders>
              <w:top w:val="nil"/>
              <w:left w:val="nil"/>
              <w:bottom w:val="nil"/>
              <w:right w:val="nil"/>
            </w:tcBorders>
            <w:shd w:val="clear" w:color="auto" w:fill="auto"/>
            <w:noWrap/>
            <w:vAlign w:val="bottom"/>
            <w:hideMark/>
          </w:tcPr>
          <w:p w14:paraId="6E98A258"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84</w:t>
            </w:r>
          </w:p>
        </w:tc>
        <w:tc>
          <w:tcPr>
            <w:tcW w:w="1504" w:type="dxa"/>
            <w:tcBorders>
              <w:top w:val="nil"/>
              <w:left w:val="nil"/>
              <w:bottom w:val="nil"/>
              <w:right w:val="nil"/>
            </w:tcBorders>
            <w:shd w:val="clear" w:color="auto" w:fill="auto"/>
            <w:noWrap/>
            <w:vAlign w:val="bottom"/>
            <w:hideMark/>
          </w:tcPr>
          <w:p w14:paraId="7098F530"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24</w:t>
            </w:r>
          </w:p>
        </w:tc>
      </w:tr>
      <w:tr w:rsidR="00412809" w:rsidRPr="00412809" w14:paraId="7D11C3A7" w14:textId="77777777" w:rsidTr="00412809">
        <w:trPr>
          <w:trHeight w:val="310"/>
        </w:trPr>
        <w:tc>
          <w:tcPr>
            <w:tcW w:w="1348" w:type="dxa"/>
            <w:tcBorders>
              <w:top w:val="nil"/>
              <w:left w:val="nil"/>
              <w:bottom w:val="nil"/>
              <w:right w:val="nil"/>
            </w:tcBorders>
            <w:shd w:val="clear" w:color="auto" w:fill="auto"/>
            <w:noWrap/>
            <w:vAlign w:val="bottom"/>
            <w:hideMark/>
          </w:tcPr>
          <w:p w14:paraId="105313FC" w14:textId="77777777" w:rsidR="00412809" w:rsidRPr="00412809" w:rsidRDefault="00412809" w:rsidP="007851FE">
            <w:pPr>
              <w:ind w:left="267"/>
              <w:rPr>
                <w:rFonts w:eastAsia="Times New Roman"/>
                <w:color w:val="000000"/>
                <w:sz w:val="22"/>
                <w:szCs w:val="22"/>
              </w:rPr>
            </w:pPr>
            <w:r w:rsidRPr="00412809">
              <w:rPr>
                <w:rFonts w:eastAsia="Times New Roman"/>
                <w:color w:val="000000"/>
                <w:sz w:val="22"/>
                <w:szCs w:val="22"/>
              </w:rPr>
              <w:t>female</w:t>
            </w:r>
          </w:p>
        </w:tc>
        <w:tc>
          <w:tcPr>
            <w:tcW w:w="821" w:type="dxa"/>
            <w:tcBorders>
              <w:top w:val="nil"/>
              <w:left w:val="nil"/>
              <w:bottom w:val="nil"/>
              <w:right w:val="nil"/>
            </w:tcBorders>
            <w:shd w:val="clear" w:color="auto" w:fill="auto"/>
            <w:noWrap/>
            <w:vAlign w:val="bottom"/>
            <w:hideMark/>
          </w:tcPr>
          <w:p w14:paraId="5E325F72"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80</w:t>
            </w:r>
          </w:p>
        </w:tc>
        <w:tc>
          <w:tcPr>
            <w:tcW w:w="1097" w:type="dxa"/>
            <w:tcBorders>
              <w:top w:val="nil"/>
              <w:left w:val="nil"/>
              <w:bottom w:val="nil"/>
              <w:right w:val="nil"/>
            </w:tcBorders>
            <w:shd w:val="clear" w:color="auto" w:fill="auto"/>
            <w:noWrap/>
            <w:vAlign w:val="bottom"/>
            <w:hideMark/>
          </w:tcPr>
          <w:p w14:paraId="4D847B65"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72</w:t>
            </w:r>
          </w:p>
        </w:tc>
        <w:tc>
          <w:tcPr>
            <w:tcW w:w="1890" w:type="dxa"/>
            <w:tcBorders>
              <w:top w:val="nil"/>
              <w:left w:val="nil"/>
              <w:bottom w:val="nil"/>
              <w:right w:val="nil"/>
            </w:tcBorders>
            <w:shd w:val="clear" w:color="auto" w:fill="auto"/>
            <w:noWrap/>
            <w:vAlign w:val="bottom"/>
            <w:hideMark/>
          </w:tcPr>
          <w:p w14:paraId="6E7EA981"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0.18</w:t>
            </w:r>
          </w:p>
        </w:tc>
        <w:tc>
          <w:tcPr>
            <w:tcW w:w="1429" w:type="dxa"/>
            <w:tcBorders>
              <w:top w:val="nil"/>
              <w:left w:val="nil"/>
              <w:bottom w:val="nil"/>
              <w:right w:val="nil"/>
            </w:tcBorders>
            <w:shd w:val="clear" w:color="auto" w:fill="auto"/>
            <w:noWrap/>
            <w:vAlign w:val="bottom"/>
            <w:hideMark/>
          </w:tcPr>
          <w:p w14:paraId="0C39B593"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8.18</w:t>
            </w:r>
          </w:p>
        </w:tc>
        <w:tc>
          <w:tcPr>
            <w:tcW w:w="1350" w:type="dxa"/>
            <w:tcBorders>
              <w:top w:val="nil"/>
              <w:left w:val="nil"/>
              <w:bottom w:val="nil"/>
              <w:right w:val="nil"/>
            </w:tcBorders>
            <w:shd w:val="clear" w:color="auto" w:fill="auto"/>
            <w:noWrap/>
            <w:vAlign w:val="bottom"/>
            <w:hideMark/>
          </w:tcPr>
          <w:p w14:paraId="1CF777AF"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59</w:t>
            </w:r>
          </w:p>
        </w:tc>
        <w:tc>
          <w:tcPr>
            <w:tcW w:w="1504" w:type="dxa"/>
            <w:tcBorders>
              <w:top w:val="nil"/>
              <w:left w:val="nil"/>
              <w:bottom w:val="nil"/>
              <w:right w:val="nil"/>
            </w:tcBorders>
            <w:shd w:val="clear" w:color="auto" w:fill="auto"/>
            <w:noWrap/>
            <w:vAlign w:val="bottom"/>
            <w:hideMark/>
          </w:tcPr>
          <w:p w14:paraId="5CB73FA7"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23</w:t>
            </w:r>
          </w:p>
        </w:tc>
      </w:tr>
      <w:tr w:rsidR="00412809" w:rsidRPr="00412809" w14:paraId="7D64850D" w14:textId="77777777" w:rsidTr="00412809">
        <w:trPr>
          <w:trHeight w:val="310"/>
        </w:trPr>
        <w:tc>
          <w:tcPr>
            <w:tcW w:w="1348" w:type="dxa"/>
            <w:tcBorders>
              <w:top w:val="nil"/>
              <w:left w:val="nil"/>
              <w:bottom w:val="nil"/>
              <w:right w:val="nil"/>
            </w:tcBorders>
            <w:shd w:val="clear" w:color="auto" w:fill="auto"/>
            <w:noWrap/>
            <w:vAlign w:val="bottom"/>
            <w:hideMark/>
          </w:tcPr>
          <w:p w14:paraId="2D8BE3A4" w14:textId="77777777" w:rsidR="00412809" w:rsidRPr="00412809" w:rsidRDefault="00412809" w:rsidP="007851FE">
            <w:pPr>
              <w:ind w:left="267"/>
              <w:rPr>
                <w:rFonts w:eastAsia="Times New Roman"/>
                <w:color w:val="000000"/>
                <w:sz w:val="22"/>
                <w:szCs w:val="22"/>
              </w:rPr>
            </w:pPr>
            <w:r w:rsidRPr="00412809">
              <w:rPr>
                <w:rFonts w:eastAsia="Times New Roman"/>
                <w:color w:val="000000"/>
                <w:sz w:val="22"/>
                <w:szCs w:val="22"/>
              </w:rPr>
              <w:t>male</w:t>
            </w:r>
          </w:p>
        </w:tc>
        <w:tc>
          <w:tcPr>
            <w:tcW w:w="821" w:type="dxa"/>
            <w:tcBorders>
              <w:top w:val="nil"/>
              <w:left w:val="nil"/>
              <w:bottom w:val="nil"/>
              <w:right w:val="nil"/>
            </w:tcBorders>
            <w:shd w:val="clear" w:color="auto" w:fill="auto"/>
            <w:noWrap/>
            <w:vAlign w:val="bottom"/>
            <w:hideMark/>
          </w:tcPr>
          <w:p w14:paraId="6AA8DBB9"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220</w:t>
            </w:r>
          </w:p>
        </w:tc>
        <w:tc>
          <w:tcPr>
            <w:tcW w:w="1097" w:type="dxa"/>
            <w:tcBorders>
              <w:top w:val="nil"/>
              <w:left w:val="nil"/>
              <w:bottom w:val="nil"/>
              <w:right w:val="nil"/>
            </w:tcBorders>
            <w:shd w:val="clear" w:color="auto" w:fill="auto"/>
            <w:noWrap/>
            <w:vAlign w:val="bottom"/>
            <w:hideMark/>
          </w:tcPr>
          <w:p w14:paraId="6B023D8B"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40</w:t>
            </w:r>
          </w:p>
        </w:tc>
        <w:tc>
          <w:tcPr>
            <w:tcW w:w="1890" w:type="dxa"/>
            <w:tcBorders>
              <w:top w:val="nil"/>
              <w:left w:val="nil"/>
              <w:bottom w:val="nil"/>
              <w:right w:val="nil"/>
            </w:tcBorders>
            <w:shd w:val="clear" w:color="auto" w:fill="auto"/>
            <w:noWrap/>
            <w:vAlign w:val="bottom"/>
            <w:hideMark/>
          </w:tcPr>
          <w:p w14:paraId="4FFFE891"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0.47</w:t>
            </w:r>
          </w:p>
        </w:tc>
        <w:tc>
          <w:tcPr>
            <w:tcW w:w="1429" w:type="dxa"/>
            <w:tcBorders>
              <w:top w:val="nil"/>
              <w:left w:val="nil"/>
              <w:bottom w:val="nil"/>
              <w:right w:val="nil"/>
            </w:tcBorders>
            <w:shd w:val="clear" w:color="auto" w:fill="auto"/>
            <w:noWrap/>
            <w:vAlign w:val="bottom"/>
            <w:hideMark/>
          </w:tcPr>
          <w:p w14:paraId="2789F23F"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4.58</w:t>
            </w:r>
          </w:p>
        </w:tc>
        <w:tc>
          <w:tcPr>
            <w:tcW w:w="1350" w:type="dxa"/>
            <w:tcBorders>
              <w:top w:val="nil"/>
              <w:left w:val="nil"/>
              <w:bottom w:val="nil"/>
              <w:right w:val="nil"/>
            </w:tcBorders>
            <w:shd w:val="clear" w:color="auto" w:fill="auto"/>
            <w:noWrap/>
            <w:vAlign w:val="bottom"/>
            <w:hideMark/>
          </w:tcPr>
          <w:p w14:paraId="721F201E"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25</w:t>
            </w:r>
          </w:p>
        </w:tc>
        <w:tc>
          <w:tcPr>
            <w:tcW w:w="1504" w:type="dxa"/>
            <w:tcBorders>
              <w:top w:val="nil"/>
              <w:left w:val="nil"/>
              <w:bottom w:val="nil"/>
              <w:right w:val="nil"/>
            </w:tcBorders>
            <w:shd w:val="clear" w:color="auto" w:fill="auto"/>
            <w:noWrap/>
            <w:vAlign w:val="bottom"/>
            <w:hideMark/>
          </w:tcPr>
          <w:p w14:paraId="2F2018CF"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1</w:t>
            </w:r>
          </w:p>
        </w:tc>
      </w:tr>
      <w:tr w:rsidR="00412809" w:rsidRPr="00412809" w14:paraId="014A428C" w14:textId="77777777" w:rsidTr="00412809">
        <w:trPr>
          <w:trHeight w:val="310"/>
        </w:trPr>
        <w:tc>
          <w:tcPr>
            <w:tcW w:w="1348" w:type="dxa"/>
            <w:tcBorders>
              <w:top w:val="nil"/>
              <w:left w:val="nil"/>
              <w:bottom w:val="nil"/>
              <w:right w:val="nil"/>
            </w:tcBorders>
            <w:shd w:val="clear" w:color="auto" w:fill="auto"/>
            <w:noWrap/>
            <w:vAlign w:val="bottom"/>
            <w:hideMark/>
          </w:tcPr>
          <w:p w14:paraId="14514B59" w14:textId="77777777" w:rsidR="00412809" w:rsidRPr="00412809" w:rsidRDefault="00412809" w:rsidP="00412809">
            <w:pPr>
              <w:rPr>
                <w:rFonts w:eastAsia="Times New Roman"/>
                <w:color w:val="000000"/>
                <w:sz w:val="22"/>
                <w:szCs w:val="22"/>
              </w:rPr>
            </w:pPr>
            <w:r w:rsidRPr="00412809">
              <w:rPr>
                <w:rFonts w:eastAsia="Times New Roman"/>
                <w:color w:val="000000"/>
                <w:sz w:val="22"/>
                <w:szCs w:val="22"/>
              </w:rPr>
              <w:t>ambush</w:t>
            </w:r>
          </w:p>
        </w:tc>
        <w:tc>
          <w:tcPr>
            <w:tcW w:w="821" w:type="dxa"/>
            <w:tcBorders>
              <w:top w:val="nil"/>
              <w:left w:val="nil"/>
              <w:bottom w:val="nil"/>
              <w:right w:val="nil"/>
            </w:tcBorders>
            <w:shd w:val="clear" w:color="auto" w:fill="auto"/>
            <w:noWrap/>
            <w:vAlign w:val="bottom"/>
            <w:hideMark/>
          </w:tcPr>
          <w:p w14:paraId="0DC4401F"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313</w:t>
            </w:r>
          </w:p>
        </w:tc>
        <w:tc>
          <w:tcPr>
            <w:tcW w:w="1097" w:type="dxa"/>
            <w:tcBorders>
              <w:top w:val="nil"/>
              <w:left w:val="nil"/>
              <w:bottom w:val="nil"/>
              <w:right w:val="nil"/>
            </w:tcBorders>
            <w:shd w:val="clear" w:color="auto" w:fill="auto"/>
            <w:noWrap/>
            <w:vAlign w:val="bottom"/>
            <w:hideMark/>
          </w:tcPr>
          <w:p w14:paraId="3CDC8DE0"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110</w:t>
            </w:r>
          </w:p>
        </w:tc>
        <w:tc>
          <w:tcPr>
            <w:tcW w:w="1890" w:type="dxa"/>
            <w:tcBorders>
              <w:top w:val="nil"/>
              <w:left w:val="nil"/>
              <w:bottom w:val="nil"/>
              <w:right w:val="nil"/>
            </w:tcBorders>
            <w:shd w:val="clear" w:color="auto" w:fill="auto"/>
            <w:noWrap/>
            <w:vAlign w:val="bottom"/>
            <w:hideMark/>
          </w:tcPr>
          <w:p w14:paraId="743B8F15"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0.26</w:t>
            </w:r>
          </w:p>
        </w:tc>
        <w:tc>
          <w:tcPr>
            <w:tcW w:w="1429" w:type="dxa"/>
            <w:tcBorders>
              <w:top w:val="nil"/>
              <w:left w:val="nil"/>
              <w:bottom w:val="nil"/>
              <w:right w:val="nil"/>
            </w:tcBorders>
            <w:shd w:val="clear" w:color="auto" w:fill="auto"/>
            <w:noWrap/>
            <w:vAlign w:val="bottom"/>
            <w:hideMark/>
          </w:tcPr>
          <w:p w14:paraId="2BED0820" w14:textId="10ECE4C5"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5</w:t>
            </w:r>
            <w:bookmarkStart w:id="75" w:name="_GoBack"/>
            <w:bookmarkEnd w:id="75"/>
            <w:r w:rsidRPr="00412809">
              <w:rPr>
                <w:rFonts w:eastAsia="Times New Roman"/>
                <w:color w:val="000000"/>
                <w:sz w:val="22"/>
                <w:szCs w:val="22"/>
              </w:rPr>
              <w:t>.94</w:t>
            </w:r>
          </w:p>
        </w:tc>
        <w:tc>
          <w:tcPr>
            <w:tcW w:w="1350" w:type="dxa"/>
            <w:tcBorders>
              <w:top w:val="nil"/>
              <w:left w:val="nil"/>
              <w:bottom w:val="nil"/>
              <w:right w:val="nil"/>
            </w:tcBorders>
            <w:shd w:val="clear" w:color="auto" w:fill="auto"/>
            <w:noWrap/>
            <w:vAlign w:val="bottom"/>
            <w:hideMark/>
          </w:tcPr>
          <w:p w14:paraId="3F5D71E4"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64</w:t>
            </w:r>
          </w:p>
        </w:tc>
        <w:tc>
          <w:tcPr>
            <w:tcW w:w="1504" w:type="dxa"/>
            <w:tcBorders>
              <w:top w:val="nil"/>
              <w:left w:val="nil"/>
              <w:bottom w:val="nil"/>
              <w:right w:val="nil"/>
            </w:tcBorders>
            <w:shd w:val="clear" w:color="auto" w:fill="auto"/>
            <w:noWrap/>
            <w:vAlign w:val="bottom"/>
            <w:hideMark/>
          </w:tcPr>
          <w:p w14:paraId="7EE70F7E"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21</w:t>
            </w:r>
          </w:p>
        </w:tc>
      </w:tr>
      <w:tr w:rsidR="00412809" w:rsidRPr="00412809" w14:paraId="532F064A" w14:textId="77777777" w:rsidTr="00412809">
        <w:trPr>
          <w:trHeight w:val="310"/>
        </w:trPr>
        <w:tc>
          <w:tcPr>
            <w:tcW w:w="1348" w:type="dxa"/>
            <w:tcBorders>
              <w:top w:val="nil"/>
              <w:left w:val="nil"/>
              <w:bottom w:val="nil"/>
              <w:right w:val="nil"/>
            </w:tcBorders>
            <w:shd w:val="clear" w:color="auto" w:fill="auto"/>
            <w:noWrap/>
            <w:vAlign w:val="bottom"/>
            <w:hideMark/>
          </w:tcPr>
          <w:p w14:paraId="18E7AC62" w14:textId="77777777" w:rsidR="00412809" w:rsidRPr="00412809" w:rsidRDefault="00412809" w:rsidP="007851FE">
            <w:pPr>
              <w:ind w:left="267"/>
              <w:rPr>
                <w:rFonts w:eastAsia="Times New Roman"/>
                <w:color w:val="000000"/>
                <w:sz w:val="22"/>
                <w:szCs w:val="22"/>
              </w:rPr>
            </w:pPr>
            <w:r w:rsidRPr="00412809">
              <w:rPr>
                <w:rFonts w:eastAsia="Times New Roman"/>
                <w:color w:val="000000"/>
                <w:sz w:val="22"/>
                <w:szCs w:val="22"/>
              </w:rPr>
              <w:t>female</w:t>
            </w:r>
          </w:p>
        </w:tc>
        <w:tc>
          <w:tcPr>
            <w:tcW w:w="821" w:type="dxa"/>
            <w:tcBorders>
              <w:top w:val="nil"/>
              <w:left w:val="nil"/>
              <w:bottom w:val="nil"/>
              <w:right w:val="nil"/>
            </w:tcBorders>
            <w:shd w:val="clear" w:color="auto" w:fill="auto"/>
            <w:noWrap/>
            <w:vAlign w:val="bottom"/>
            <w:hideMark/>
          </w:tcPr>
          <w:p w14:paraId="0ACCF5EF"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67</w:t>
            </w:r>
          </w:p>
        </w:tc>
        <w:tc>
          <w:tcPr>
            <w:tcW w:w="1097" w:type="dxa"/>
            <w:tcBorders>
              <w:top w:val="nil"/>
              <w:left w:val="nil"/>
              <w:bottom w:val="nil"/>
              <w:right w:val="nil"/>
            </w:tcBorders>
            <w:shd w:val="clear" w:color="auto" w:fill="auto"/>
            <w:noWrap/>
            <w:vAlign w:val="bottom"/>
            <w:hideMark/>
          </w:tcPr>
          <w:p w14:paraId="740397FE"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61</w:t>
            </w:r>
          </w:p>
        </w:tc>
        <w:tc>
          <w:tcPr>
            <w:tcW w:w="1890" w:type="dxa"/>
            <w:tcBorders>
              <w:top w:val="nil"/>
              <w:left w:val="nil"/>
              <w:bottom w:val="nil"/>
              <w:right w:val="nil"/>
            </w:tcBorders>
            <w:shd w:val="clear" w:color="auto" w:fill="auto"/>
            <w:noWrap/>
            <w:vAlign w:val="bottom"/>
            <w:hideMark/>
          </w:tcPr>
          <w:p w14:paraId="48EADC61"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0.22</w:t>
            </w:r>
          </w:p>
        </w:tc>
        <w:tc>
          <w:tcPr>
            <w:tcW w:w="1429" w:type="dxa"/>
            <w:tcBorders>
              <w:top w:val="nil"/>
              <w:left w:val="nil"/>
              <w:bottom w:val="nil"/>
              <w:right w:val="nil"/>
            </w:tcBorders>
            <w:shd w:val="clear" w:color="auto" w:fill="auto"/>
            <w:noWrap/>
            <w:vAlign w:val="bottom"/>
            <w:hideMark/>
          </w:tcPr>
          <w:p w14:paraId="75154316"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7.87</w:t>
            </w:r>
          </w:p>
        </w:tc>
        <w:tc>
          <w:tcPr>
            <w:tcW w:w="1350" w:type="dxa"/>
            <w:tcBorders>
              <w:top w:val="nil"/>
              <w:left w:val="nil"/>
              <w:bottom w:val="nil"/>
              <w:right w:val="nil"/>
            </w:tcBorders>
            <w:shd w:val="clear" w:color="auto" w:fill="auto"/>
            <w:noWrap/>
            <w:vAlign w:val="bottom"/>
            <w:hideMark/>
          </w:tcPr>
          <w:p w14:paraId="4BBB98A1"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44</w:t>
            </w:r>
          </w:p>
        </w:tc>
        <w:tc>
          <w:tcPr>
            <w:tcW w:w="1504" w:type="dxa"/>
            <w:tcBorders>
              <w:top w:val="nil"/>
              <w:left w:val="nil"/>
              <w:bottom w:val="nil"/>
              <w:right w:val="nil"/>
            </w:tcBorders>
            <w:shd w:val="clear" w:color="auto" w:fill="auto"/>
            <w:noWrap/>
            <w:vAlign w:val="bottom"/>
            <w:hideMark/>
          </w:tcPr>
          <w:p w14:paraId="76DB3938"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20</w:t>
            </w:r>
          </w:p>
        </w:tc>
      </w:tr>
      <w:tr w:rsidR="00412809" w:rsidRPr="00412809" w14:paraId="58D7859E" w14:textId="77777777" w:rsidTr="00412809">
        <w:trPr>
          <w:trHeight w:val="310"/>
        </w:trPr>
        <w:tc>
          <w:tcPr>
            <w:tcW w:w="1348" w:type="dxa"/>
            <w:tcBorders>
              <w:top w:val="nil"/>
              <w:left w:val="nil"/>
              <w:bottom w:val="nil"/>
              <w:right w:val="nil"/>
            </w:tcBorders>
            <w:shd w:val="clear" w:color="auto" w:fill="auto"/>
            <w:noWrap/>
            <w:vAlign w:val="bottom"/>
            <w:hideMark/>
          </w:tcPr>
          <w:p w14:paraId="4E1122EB" w14:textId="77777777" w:rsidR="00412809" w:rsidRPr="00412809" w:rsidRDefault="00412809" w:rsidP="007851FE">
            <w:pPr>
              <w:ind w:left="267"/>
              <w:rPr>
                <w:rFonts w:eastAsia="Times New Roman"/>
                <w:color w:val="000000"/>
                <w:sz w:val="22"/>
                <w:szCs w:val="22"/>
              </w:rPr>
            </w:pPr>
            <w:r w:rsidRPr="00412809">
              <w:rPr>
                <w:rFonts w:eastAsia="Times New Roman"/>
                <w:color w:val="000000"/>
                <w:sz w:val="22"/>
                <w:szCs w:val="22"/>
              </w:rPr>
              <w:t>male</w:t>
            </w:r>
          </w:p>
        </w:tc>
        <w:tc>
          <w:tcPr>
            <w:tcW w:w="821" w:type="dxa"/>
            <w:tcBorders>
              <w:top w:val="nil"/>
              <w:left w:val="nil"/>
              <w:bottom w:val="nil"/>
              <w:right w:val="nil"/>
            </w:tcBorders>
            <w:shd w:val="clear" w:color="auto" w:fill="auto"/>
            <w:noWrap/>
            <w:vAlign w:val="bottom"/>
            <w:hideMark/>
          </w:tcPr>
          <w:p w14:paraId="027569A4"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246</w:t>
            </w:r>
          </w:p>
        </w:tc>
        <w:tc>
          <w:tcPr>
            <w:tcW w:w="1097" w:type="dxa"/>
            <w:tcBorders>
              <w:top w:val="nil"/>
              <w:left w:val="nil"/>
              <w:bottom w:val="nil"/>
              <w:right w:val="nil"/>
            </w:tcBorders>
            <w:shd w:val="clear" w:color="auto" w:fill="auto"/>
            <w:noWrap/>
            <w:vAlign w:val="bottom"/>
            <w:hideMark/>
          </w:tcPr>
          <w:p w14:paraId="6D626B01"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49</w:t>
            </w:r>
          </w:p>
        </w:tc>
        <w:tc>
          <w:tcPr>
            <w:tcW w:w="1890" w:type="dxa"/>
            <w:tcBorders>
              <w:top w:val="nil"/>
              <w:left w:val="nil"/>
              <w:bottom w:val="nil"/>
              <w:right w:val="nil"/>
            </w:tcBorders>
            <w:shd w:val="clear" w:color="auto" w:fill="auto"/>
            <w:noWrap/>
            <w:vAlign w:val="bottom"/>
            <w:hideMark/>
          </w:tcPr>
          <w:p w14:paraId="73AFE891"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0.26</w:t>
            </w:r>
          </w:p>
        </w:tc>
        <w:tc>
          <w:tcPr>
            <w:tcW w:w="1429" w:type="dxa"/>
            <w:tcBorders>
              <w:top w:val="nil"/>
              <w:left w:val="nil"/>
              <w:bottom w:val="nil"/>
              <w:right w:val="nil"/>
            </w:tcBorders>
            <w:shd w:val="clear" w:color="auto" w:fill="auto"/>
            <w:noWrap/>
            <w:vAlign w:val="bottom"/>
            <w:hideMark/>
          </w:tcPr>
          <w:p w14:paraId="3E7A067A"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3.54</w:t>
            </w:r>
          </w:p>
        </w:tc>
        <w:tc>
          <w:tcPr>
            <w:tcW w:w="1350" w:type="dxa"/>
            <w:tcBorders>
              <w:top w:val="nil"/>
              <w:left w:val="nil"/>
              <w:bottom w:val="nil"/>
              <w:right w:val="nil"/>
            </w:tcBorders>
            <w:shd w:val="clear" w:color="auto" w:fill="auto"/>
            <w:noWrap/>
            <w:vAlign w:val="bottom"/>
            <w:hideMark/>
          </w:tcPr>
          <w:p w14:paraId="6A573D46"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20</w:t>
            </w:r>
          </w:p>
        </w:tc>
        <w:tc>
          <w:tcPr>
            <w:tcW w:w="1504" w:type="dxa"/>
            <w:tcBorders>
              <w:top w:val="nil"/>
              <w:left w:val="nil"/>
              <w:bottom w:val="nil"/>
              <w:right w:val="nil"/>
            </w:tcBorders>
            <w:shd w:val="clear" w:color="auto" w:fill="auto"/>
            <w:noWrap/>
            <w:vAlign w:val="bottom"/>
            <w:hideMark/>
          </w:tcPr>
          <w:p w14:paraId="2FD6A728" w14:textId="77777777" w:rsidR="00412809" w:rsidRPr="00412809" w:rsidRDefault="00412809" w:rsidP="00412809">
            <w:pPr>
              <w:jc w:val="center"/>
              <w:rPr>
                <w:rFonts w:eastAsia="Times New Roman"/>
                <w:color w:val="000000"/>
                <w:sz w:val="22"/>
                <w:szCs w:val="22"/>
              </w:rPr>
            </w:pPr>
            <w:r w:rsidRPr="00412809">
              <w:rPr>
                <w:rFonts w:eastAsia="Times New Roman"/>
                <w:color w:val="000000"/>
                <w:sz w:val="22"/>
                <w:szCs w:val="22"/>
              </w:rPr>
              <w:t>1</w:t>
            </w:r>
          </w:p>
        </w:tc>
      </w:tr>
      <w:tr w:rsidR="00412809" w:rsidRPr="00412809" w14:paraId="399827D8" w14:textId="77777777" w:rsidTr="00412809">
        <w:trPr>
          <w:trHeight w:val="310"/>
        </w:trPr>
        <w:tc>
          <w:tcPr>
            <w:tcW w:w="1348" w:type="dxa"/>
            <w:tcBorders>
              <w:top w:val="single" w:sz="4" w:space="0" w:color="auto"/>
              <w:left w:val="nil"/>
              <w:bottom w:val="nil"/>
              <w:right w:val="nil"/>
            </w:tcBorders>
            <w:shd w:val="clear" w:color="auto" w:fill="auto"/>
            <w:noWrap/>
            <w:vAlign w:val="bottom"/>
            <w:hideMark/>
          </w:tcPr>
          <w:p w14:paraId="5F2DE14D" w14:textId="77777777" w:rsidR="00412809" w:rsidRPr="00412809" w:rsidRDefault="00412809" w:rsidP="00412809">
            <w:pPr>
              <w:rPr>
                <w:rFonts w:eastAsia="Times New Roman"/>
                <w:b/>
                <w:bCs/>
                <w:color w:val="000000"/>
                <w:sz w:val="22"/>
                <w:szCs w:val="22"/>
              </w:rPr>
            </w:pPr>
            <w:r w:rsidRPr="00412809">
              <w:rPr>
                <w:rFonts w:eastAsia="Times New Roman"/>
                <w:b/>
                <w:bCs/>
                <w:color w:val="000000"/>
                <w:sz w:val="22"/>
                <w:szCs w:val="22"/>
              </w:rPr>
              <w:t>Total</w:t>
            </w:r>
          </w:p>
        </w:tc>
        <w:tc>
          <w:tcPr>
            <w:tcW w:w="821" w:type="dxa"/>
            <w:tcBorders>
              <w:top w:val="single" w:sz="4" w:space="0" w:color="auto"/>
              <w:left w:val="nil"/>
              <w:bottom w:val="nil"/>
              <w:right w:val="nil"/>
            </w:tcBorders>
            <w:shd w:val="clear" w:color="auto" w:fill="auto"/>
            <w:noWrap/>
            <w:vAlign w:val="bottom"/>
            <w:hideMark/>
          </w:tcPr>
          <w:p w14:paraId="7E293E2E" w14:textId="77777777" w:rsidR="00412809" w:rsidRPr="00412809" w:rsidRDefault="00412809" w:rsidP="00412809">
            <w:pPr>
              <w:jc w:val="center"/>
              <w:rPr>
                <w:rFonts w:eastAsia="Times New Roman"/>
                <w:b/>
                <w:bCs/>
                <w:color w:val="000000"/>
                <w:sz w:val="22"/>
                <w:szCs w:val="22"/>
              </w:rPr>
            </w:pPr>
            <w:r w:rsidRPr="00412809">
              <w:rPr>
                <w:rFonts w:eastAsia="Times New Roman"/>
                <w:b/>
                <w:bCs/>
                <w:color w:val="000000"/>
                <w:sz w:val="22"/>
                <w:szCs w:val="22"/>
              </w:rPr>
              <w:t>613</w:t>
            </w:r>
          </w:p>
        </w:tc>
        <w:tc>
          <w:tcPr>
            <w:tcW w:w="1097" w:type="dxa"/>
            <w:tcBorders>
              <w:top w:val="single" w:sz="4" w:space="0" w:color="auto"/>
              <w:left w:val="nil"/>
              <w:bottom w:val="nil"/>
              <w:right w:val="nil"/>
            </w:tcBorders>
            <w:shd w:val="clear" w:color="auto" w:fill="auto"/>
            <w:noWrap/>
            <w:vAlign w:val="bottom"/>
            <w:hideMark/>
          </w:tcPr>
          <w:p w14:paraId="0F436A8B" w14:textId="77777777" w:rsidR="00412809" w:rsidRPr="00412809" w:rsidRDefault="00412809" w:rsidP="00412809">
            <w:pPr>
              <w:jc w:val="center"/>
              <w:rPr>
                <w:rFonts w:eastAsia="Times New Roman"/>
                <w:b/>
                <w:bCs/>
                <w:color w:val="000000"/>
                <w:sz w:val="22"/>
                <w:szCs w:val="22"/>
              </w:rPr>
            </w:pPr>
            <w:r w:rsidRPr="00412809">
              <w:rPr>
                <w:rFonts w:eastAsia="Times New Roman"/>
                <w:b/>
                <w:bCs/>
                <w:color w:val="000000"/>
                <w:sz w:val="22"/>
                <w:szCs w:val="22"/>
              </w:rPr>
              <w:t>222</w:t>
            </w:r>
          </w:p>
        </w:tc>
        <w:tc>
          <w:tcPr>
            <w:tcW w:w="1890" w:type="dxa"/>
            <w:tcBorders>
              <w:top w:val="single" w:sz="4" w:space="0" w:color="auto"/>
              <w:left w:val="nil"/>
              <w:bottom w:val="nil"/>
              <w:right w:val="nil"/>
            </w:tcBorders>
            <w:shd w:val="clear" w:color="auto" w:fill="auto"/>
            <w:noWrap/>
            <w:vAlign w:val="bottom"/>
            <w:hideMark/>
          </w:tcPr>
          <w:p w14:paraId="285B057A" w14:textId="77777777" w:rsidR="00412809" w:rsidRPr="00412809" w:rsidRDefault="00412809" w:rsidP="00412809">
            <w:pPr>
              <w:jc w:val="center"/>
              <w:rPr>
                <w:rFonts w:eastAsia="Times New Roman"/>
                <w:b/>
                <w:bCs/>
                <w:color w:val="000000"/>
                <w:sz w:val="22"/>
                <w:szCs w:val="22"/>
              </w:rPr>
            </w:pPr>
            <w:r w:rsidRPr="00412809">
              <w:rPr>
                <w:rFonts w:eastAsia="Times New Roman"/>
                <w:b/>
                <w:bCs/>
                <w:color w:val="000000"/>
                <w:sz w:val="22"/>
                <w:szCs w:val="22"/>
              </w:rPr>
              <w:t>0.35</w:t>
            </w:r>
          </w:p>
        </w:tc>
        <w:tc>
          <w:tcPr>
            <w:tcW w:w="1429" w:type="dxa"/>
            <w:tcBorders>
              <w:top w:val="single" w:sz="4" w:space="0" w:color="auto"/>
              <w:left w:val="nil"/>
              <w:bottom w:val="nil"/>
              <w:right w:val="nil"/>
            </w:tcBorders>
            <w:shd w:val="clear" w:color="auto" w:fill="auto"/>
            <w:noWrap/>
            <w:vAlign w:val="bottom"/>
            <w:hideMark/>
          </w:tcPr>
          <w:p w14:paraId="46EDEEE3" w14:textId="77777777" w:rsidR="00412809" w:rsidRPr="00412809" w:rsidRDefault="00412809" w:rsidP="00412809">
            <w:pPr>
              <w:jc w:val="center"/>
              <w:rPr>
                <w:rFonts w:eastAsia="Times New Roman"/>
                <w:b/>
                <w:bCs/>
                <w:color w:val="000000"/>
                <w:sz w:val="22"/>
                <w:szCs w:val="22"/>
              </w:rPr>
            </w:pPr>
            <w:r w:rsidRPr="00412809">
              <w:rPr>
                <w:rFonts w:eastAsia="Times New Roman"/>
                <w:b/>
                <w:bCs/>
                <w:color w:val="000000"/>
                <w:sz w:val="22"/>
                <w:szCs w:val="22"/>
              </w:rPr>
              <w:t>6.42</w:t>
            </w:r>
          </w:p>
        </w:tc>
        <w:tc>
          <w:tcPr>
            <w:tcW w:w="1350" w:type="dxa"/>
            <w:tcBorders>
              <w:top w:val="single" w:sz="4" w:space="0" w:color="auto"/>
              <w:left w:val="nil"/>
              <w:bottom w:val="nil"/>
              <w:right w:val="nil"/>
            </w:tcBorders>
            <w:shd w:val="clear" w:color="auto" w:fill="auto"/>
            <w:noWrap/>
            <w:vAlign w:val="bottom"/>
            <w:hideMark/>
          </w:tcPr>
          <w:p w14:paraId="30F264F0" w14:textId="77777777" w:rsidR="00412809" w:rsidRPr="00412809" w:rsidRDefault="00412809" w:rsidP="00412809">
            <w:pPr>
              <w:jc w:val="center"/>
              <w:rPr>
                <w:rFonts w:eastAsia="Times New Roman"/>
                <w:b/>
                <w:bCs/>
                <w:color w:val="000000"/>
                <w:sz w:val="22"/>
                <w:szCs w:val="22"/>
              </w:rPr>
            </w:pPr>
            <w:r w:rsidRPr="00412809">
              <w:rPr>
                <w:rFonts w:eastAsia="Times New Roman"/>
                <w:b/>
                <w:bCs/>
                <w:color w:val="000000"/>
                <w:sz w:val="22"/>
                <w:szCs w:val="22"/>
              </w:rPr>
              <w:t>148</w:t>
            </w:r>
          </w:p>
        </w:tc>
        <w:tc>
          <w:tcPr>
            <w:tcW w:w="1504" w:type="dxa"/>
            <w:tcBorders>
              <w:top w:val="single" w:sz="4" w:space="0" w:color="auto"/>
              <w:left w:val="nil"/>
              <w:bottom w:val="nil"/>
              <w:right w:val="nil"/>
            </w:tcBorders>
            <w:shd w:val="clear" w:color="auto" w:fill="auto"/>
            <w:noWrap/>
            <w:vAlign w:val="bottom"/>
            <w:hideMark/>
          </w:tcPr>
          <w:p w14:paraId="5E17294C" w14:textId="77777777" w:rsidR="00412809" w:rsidRPr="00412809" w:rsidRDefault="00412809" w:rsidP="00412809">
            <w:pPr>
              <w:jc w:val="center"/>
              <w:rPr>
                <w:rFonts w:eastAsia="Times New Roman"/>
                <w:b/>
                <w:bCs/>
                <w:color w:val="000000"/>
                <w:sz w:val="22"/>
                <w:szCs w:val="22"/>
              </w:rPr>
            </w:pPr>
            <w:r w:rsidRPr="00412809">
              <w:rPr>
                <w:rFonts w:eastAsia="Times New Roman"/>
                <w:b/>
                <w:bCs/>
                <w:color w:val="000000"/>
                <w:sz w:val="22"/>
                <w:szCs w:val="22"/>
              </w:rPr>
              <w:t>45</w:t>
            </w:r>
          </w:p>
        </w:tc>
      </w:tr>
    </w:tbl>
    <w:p w14:paraId="0A192848" w14:textId="77777777" w:rsidR="00412809" w:rsidRDefault="00412809" w:rsidP="00931942">
      <w:pPr>
        <w:tabs>
          <w:tab w:val="left" w:pos="10620"/>
          <w:tab w:val="left" w:pos="10800"/>
          <w:tab w:val="left" w:pos="11790"/>
        </w:tabs>
        <w:spacing w:before="100" w:beforeAutospacing="1" w:after="100" w:afterAutospacing="1" w:line="480" w:lineRule="auto"/>
        <w:contextualSpacing/>
      </w:pPr>
    </w:p>
    <w:p w14:paraId="52AA7F34" w14:textId="77777777" w:rsidR="00F2638F" w:rsidRPr="00032EC6" w:rsidRDefault="00F2638F" w:rsidP="00931942">
      <w:pPr>
        <w:tabs>
          <w:tab w:val="left" w:pos="10620"/>
          <w:tab w:val="left" w:pos="10800"/>
          <w:tab w:val="left" w:pos="11790"/>
        </w:tabs>
        <w:spacing w:before="100" w:beforeAutospacing="1" w:after="100" w:afterAutospacing="1" w:line="480" w:lineRule="auto"/>
        <w:contextualSpacing/>
      </w:pPr>
    </w:p>
    <w:p w14:paraId="47405A23" w14:textId="6B704336" w:rsidR="00AD582A" w:rsidRPr="00032EC6" w:rsidRDefault="00AD582A" w:rsidP="00931942">
      <w:pPr>
        <w:spacing w:line="480" w:lineRule="auto"/>
        <w:contextualSpacing/>
      </w:pPr>
      <w:r w:rsidRPr="00032EC6">
        <w:br w:type="page"/>
      </w:r>
    </w:p>
    <w:p w14:paraId="6DC40EA1" w14:textId="4C4E1505" w:rsidR="00227115" w:rsidRPr="007851FE" w:rsidRDefault="006A7DC6" w:rsidP="00307455">
      <w:pPr>
        <w:widowControl w:val="0"/>
        <w:autoSpaceDE w:val="0"/>
        <w:autoSpaceDN w:val="0"/>
        <w:adjustRightInd w:val="0"/>
        <w:spacing w:line="480" w:lineRule="auto"/>
        <w:contextualSpacing/>
        <w:rPr>
          <w:b/>
        </w:rPr>
      </w:pPr>
      <w:r w:rsidRPr="007851FE">
        <w:rPr>
          <w:b/>
        </w:rPr>
        <w:lastRenderedPageBreak/>
        <w:t>Figure Legends</w:t>
      </w:r>
    </w:p>
    <w:p w14:paraId="61031099" w14:textId="562532EA" w:rsidR="00F42063" w:rsidRDefault="006A7DC6" w:rsidP="00931942">
      <w:pPr>
        <w:spacing w:line="480" w:lineRule="auto"/>
        <w:contextualSpacing/>
      </w:pPr>
      <w:r w:rsidRPr="00280233">
        <w:rPr>
          <w:b/>
        </w:rPr>
        <w:t>Fi</w:t>
      </w:r>
      <w:r w:rsidR="00BA404E" w:rsidRPr="00280233">
        <w:rPr>
          <w:b/>
        </w:rPr>
        <w:t>g.</w:t>
      </w:r>
      <w:r w:rsidRPr="00280233">
        <w:rPr>
          <w:b/>
        </w:rPr>
        <w:t xml:space="preserve"> 1</w:t>
      </w:r>
      <w:r w:rsidRPr="00032EC6">
        <w:t xml:space="preserve"> </w:t>
      </w:r>
      <w:r w:rsidR="00BD3F81">
        <w:t xml:space="preserve">A photograph of the jagged ambush bug, </w:t>
      </w:r>
      <w:r w:rsidRPr="00032EC6">
        <w:rPr>
          <w:i/>
        </w:rPr>
        <w:t xml:space="preserve">Phymata </w:t>
      </w:r>
      <w:r w:rsidR="00691DA3">
        <w:rPr>
          <w:i/>
        </w:rPr>
        <w:t>a</w:t>
      </w:r>
      <w:r w:rsidR="00BD3F81">
        <w:rPr>
          <w:i/>
        </w:rPr>
        <w:t>mericana</w:t>
      </w:r>
      <w:r w:rsidR="00BD3F81">
        <w:t xml:space="preserve">, </w:t>
      </w:r>
      <w:r w:rsidR="00691DA3">
        <w:t xml:space="preserve">a) </w:t>
      </w:r>
      <w:r w:rsidR="00BD3F81">
        <w:t xml:space="preserve">resting </w:t>
      </w:r>
      <w:r w:rsidR="009E12AB">
        <w:t>on</w:t>
      </w:r>
      <w:r w:rsidR="00BD3F81">
        <w:t xml:space="preserve"> the disk of a </w:t>
      </w:r>
      <w:r w:rsidRPr="00032EC6">
        <w:rPr>
          <w:i/>
        </w:rPr>
        <w:t>Helianthus petiolaris</w:t>
      </w:r>
      <w:r w:rsidRPr="00032EC6">
        <w:t xml:space="preserve"> </w:t>
      </w:r>
      <w:r w:rsidR="005E1935">
        <w:t>inflorescence</w:t>
      </w:r>
      <w:r w:rsidR="00BD3F81">
        <w:t xml:space="preserve">, and b) against the ray petals of an inflorescence while feeding on a captured </w:t>
      </w:r>
      <w:r w:rsidR="00BD3F81" w:rsidRPr="00BD3F81">
        <w:rPr>
          <w:i/>
        </w:rPr>
        <w:t>Melissodes</w:t>
      </w:r>
      <w:r w:rsidR="00BD3F81">
        <w:t xml:space="preserve"> spp.</w:t>
      </w:r>
    </w:p>
    <w:p w14:paraId="109DDE0A" w14:textId="77777777" w:rsidR="00282B6C" w:rsidRPr="00032EC6" w:rsidRDefault="00282B6C" w:rsidP="00931942">
      <w:pPr>
        <w:spacing w:line="480" w:lineRule="auto"/>
        <w:contextualSpacing/>
      </w:pPr>
    </w:p>
    <w:p w14:paraId="2B740BCC" w14:textId="4D9A3BBC" w:rsidR="007F3A12" w:rsidRPr="00524859" w:rsidRDefault="00F42063" w:rsidP="00931942">
      <w:pPr>
        <w:spacing w:before="100" w:beforeAutospacing="1" w:after="100" w:afterAutospacing="1" w:line="480" w:lineRule="auto"/>
        <w:contextualSpacing/>
      </w:pPr>
      <w:r w:rsidRPr="00280233">
        <w:rPr>
          <w:b/>
        </w:rPr>
        <w:t>Fig</w:t>
      </w:r>
      <w:r w:rsidR="00BA404E" w:rsidRPr="00280233">
        <w:rPr>
          <w:b/>
        </w:rPr>
        <w:t>.</w:t>
      </w:r>
      <w:r w:rsidRPr="00280233">
        <w:rPr>
          <w:b/>
        </w:rPr>
        <w:t xml:space="preserve"> </w:t>
      </w:r>
      <w:r w:rsidR="00E42B06">
        <w:rPr>
          <w:b/>
        </w:rPr>
        <w:t>2</w:t>
      </w:r>
      <w:r w:rsidRPr="00032EC6">
        <w:t xml:space="preserve"> </w:t>
      </w:r>
      <w:r w:rsidR="00691DA3">
        <w:t>Effects of a</w:t>
      </w:r>
      <w:r w:rsidR="005E1935">
        <w:t xml:space="preserve">mbush bug presence on </w:t>
      </w:r>
      <w:r w:rsidR="00733EEA">
        <w:t xml:space="preserve">a) </w:t>
      </w:r>
      <w:r w:rsidR="005E1935">
        <w:t xml:space="preserve">the total number of </w:t>
      </w:r>
      <w:r w:rsidR="007F3A12" w:rsidRPr="007F3A12">
        <w:rPr>
          <w:i/>
        </w:rPr>
        <w:t xml:space="preserve">Melissodes </w:t>
      </w:r>
      <w:r w:rsidR="003A1A07">
        <w:t>visits per flower,</w:t>
      </w:r>
      <w:r w:rsidR="005E1935">
        <w:t xml:space="preserve"> </w:t>
      </w:r>
      <w:r w:rsidR="00524859">
        <w:t>b) the number of la</w:t>
      </w:r>
      <w:r w:rsidR="007851FE">
        <w:t xml:space="preserve">nding visits per flower, or c) </w:t>
      </w:r>
      <w:r w:rsidR="00524859">
        <w:t>the proportion of visiting bees that landed on flowers</w:t>
      </w:r>
    </w:p>
    <w:p w14:paraId="73BBDA04" w14:textId="77777777" w:rsidR="003A1A07" w:rsidRPr="00032EC6" w:rsidRDefault="003A1A07" w:rsidP="00931942">
      <w:pPr>
        <w:spacing w:before="100" w:beforeAutospacing="1" w:after="100" w:afterAutospacing="1" w:line="480" w:lineRule="auto"/>
        <w:contextualSpacing/>
      </w:pPr>
    </w:p>
    <w:p w14:paraId="5A689FBD" w14:textId="402D8EEF" w:rsidR="00F42063" w:rsidRDefault="00F42063" w:rsidP="00931942">
      <w:pPr>
        <w:widowControl w:val="0"/>
        <w:autoSpaceDE w:val="0"/>
        <w:autoSpaceDN w:val="0"/>
        <w:adjustRightInd w:val="0"/>
        <w:spacing w:line="480" w:lineRule="auto"/>
        <w:contextualSpacing/>
      </w:pPr>
      <w:r w:rsidRPr="00280233">
        <w:rPr>
          <w:b/>
        </w:rPr>
        <w:t>Fig</w:t>
      </w:r>
      <w:r w:rsidR="00BA404E" w:rsidRPr="00280233">
        <w:rPr>
          <w:b/>
        </w:rPr>
        <w:t>.</w:t>
      </w:r>
      <w:r w:rsidR="007F3A12">
        <w:rPr>
          <w:b/>
        </w:rPr>
        <w:t xml:space="preserve"> </w:t>
      </w:r>
      <w:r w:rsidR="00524859">
        <w:rPr>
          <w:b/>
        </w:rPr>
        <w:t xml:space="preserve">3 </w:t>
      </w:r>
      <w:r w:rsidR="00691DA3">
        <w:t>Effects of a</w:t>
      </w:r>
      <w:r w:rsidR="00AE6F75">
        <w:t>mbu</w:t>
      </w:r>
      <w:r w:rsidR="00524859" w:rsidRPr="00524859">
        <w:t xml:space="preserve">sh bugs on </w:t>
      </w:r>
      <w:r w:rsidR="00524859">
        <w:t>a) non-landing and b) landing visit duration</w:t>
      </w:r>
      <w:r w:rsidR="00AE6F75">
        <w:t>s</w:t>
      </w:r>
      <w:r w:rsidR="009E12AB">
        <w:t xml:space="preserve"> of </w:t>
      </w:r>
      <w:r w:rsidR="009E12AB" w:rsidRPr="009E12AB">
        <w:rPr>
          <w:i/>
        </w:rPr>
        <w:t>Melissodes</w:t>
      </w:r>
      <w:r w:rsidR="00524859">
        <w:t xml:space="preserve"> </w:t>
      </w:r>
    </w:p>
    <w:p w14:paraId="6627C657" w14:textId="2824AB08" w:rsidR="003A1A07" w:rsidRDefault="003A1A07">
      <w:r>
        <w:br w:type="page"/>
      </w:r>
    </w:p>
    <w:p w14:paraId="4B5320FD" w14:textId="7AF94322" w:rsidR="003A1A07" w:rsidRPr="007851FE" w:rsidRDefault="007851FE" w:rsidP="00931942">
      <w:pPr>
        <w:widowControl w:val="0"/>
        <w:autoSpaceDE w:val="0"/>
        <w:autoSpaceDN w:val="0"/>
        <w:adjustRightInd w:val="0"/>
        <w:spacing w:line="480" w:lineRule="auto"/>
        <w:contextualSpacing/>
        <w:rPr>
          <w:b/>
        </w:rPr>
      </w:pPr>
      <w:r w:rsidRPr="007851FE">
        <w:rPr>
          <w:b/>
        </w:rPr>
        <w:lastRenderedPageBreak/>
        <w:t>Fig. 1</w:t>
      </w:r>
    </w:p>
    <w:p w14:paraId="5B9B0C5E" w14:textId="59A96160" w:rsidR="00307455" w:rsidRDefault="00307455" w:rsidP="00931942">
      <w:pPr>
        <w:widowControl w:val="0"/>
        <w:autoSpaceDE w:val="0"/>
        <w:autoSpaceDN w:val="0"/>
        <w:adjustRightInd w:val="0"/>
        <w:spacing w:line="480" w:lineRule="auto"/>
        <w:contextualSpacing/>
      </w:pPr>
      <w:r>
        <w:rPr>
          <w:noProof/>
        </w:rPr>
        <w:drawing>
          <wp:inline distT="0" distB="0" distL="0" distR="0" wp14:anchorId="7E6D32BF" wp14:editId="0DFB2B13">
            <wp:extent cx="2396971" cy="2263806"/>
            <wp:effectExtent l="0" t="0" r="381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a1.tif"/>
                    <pic:cNvPicPr/>
                  </pic:nvPicPr>
                  <pic:blipFill>
                    <a:blip r:embed="rId13">
                      <a:extLst>
                        <a:ext uri="{28A0092B-C50C-407E-A947-70E740481C1C}">
                          <a14:useLocalDpi xmlns:a14="http://schemas.microsoft.com/office/drawing/2010/main" val="0"/>
                        </a:ext>
                      </a:extLst>
                    </a:blip>
                    <a:stretch>
                      <a:fillRect/>
                    </a:stretch>
                  </pic:blipFill>
                  <pic:spPr>
                    <a:xfrm>
                      <a:off x="0" y="0"/>
                      <a:ext cx="2398130" cy="2264900"/>
                    </a:xfrm>
                    <a:prstGeom prst="rect">
                      <a:avLst/>
                    </a:prstGeom>
                  </pic:spPr>
                </pic:pic>
              </a:graphicData>
            </a:graphic>
          </wp:inline>
        </w:drawing>
      </w:r>
      <w:r w:rsidR="00AB3242">
        <w:rPr>
          <w:noProof/>
        </w:rPr>
        <w:drawing>
          <wp:inline distT="0" distB="0" distL="0" distR="0" wp14:anchorId="520980E8" wp14:editId="73CB2F7F">
            <wp:extent cx="2258801" cy="2258801"/>
            <wp:effectExtent l="0" t="0" r="825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issodesAttack1.TIF"/>
                    <pic:cNvPicPr/>
                  </pic:nvPicPr>
                  <pic:blipFill>
                    <a:blip r:embed="rId14">
                      <a:extLst>
                        <a:ext uri="{28A0092B-C50C-407E-A947-70E740481C1C}">
                          <a14:useLocalDpi xmlns:a14="http://schemas.microsoft.com/office/drawing/2010/main" val="0"/>
                        </a:ext>
                      </a:extLst>
                    </a:blip>
                    <a:stretch>
                      <a:fillRect/>
                    </a:stretch>
                  </pic:blipFill>
                  <pic:spPr>
                    <a:xfrm>
                      <a:off x="0" y="0"/>
                      <a:ext cx="2258801" cy="2258801"/>
                    </a:xfrm>
                    <a:prstGeom prst="rect">
                      <a:avLst/>
                    </a:prstGeom>
                  </pic:spPr>
                </pic:pic>
              </a:graphicData>
            </a:graphic>
          </wp:inline>
        </w:drawing>
      </w:r>
    </w:p>
    <w:p w14:paraId="68B29142" w14:textId="0A170CB2" w:rsidR="003A1A07" w:rsidRPr="007851FE" w:rsidRDefault="007851FE" w:rsidP="00931942">
      <w:pPr>
        <w:widowControl w:val="0"/>
        <w:autoSpaceDE w:val="0"/>
        <w:autoSpaceDN w:val="0"/>
        <w:adjustRightInd w:val="0"/>
        <w:spacing w:line="480" w:lineRule="auto"/>
        <w:contextualSpacing/>
        <w:rPr>
          <w:b/>
        </w:rPr>
      </w:pPr>
      <w:r w:rsidRPr="007851FE">
        <w:rPr>
          <w:b/>
        </w:rPr>
        <w:t>Fig. 2</w:t>
      </w:r>
    </w:p>
    <w:p w14:paraId="32C19432" w14:textId="4FF3DD22" w:rsidR="00E42B06" w:rsidRDefault="00E42B06" w:rsidP="00931942">
      <w:pPr>
        <w:widowControl w:val="0"/>
        <w:autoSpaceDE w:val="0"/>
        <w:autoSpaceDN w:val="0"/>
        <w:adjustRightInd w:val="0"/>
        <w:spacing w:line="480" w:lineRule="auto"/>
        <w:contextualSpacing/>
      </w:pPr>
      <w:r>
        <w:rPr>
          <w:noProof/>
        </w:rPr>
        <w:drawing>
          <wp:inline distT="0" distB="0" distL="0" distR="0" wp14:anchorId="597749F3" wp14:editId="5ADC6380">
            <wp:extent cx="5943600" cy="1936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1936750"/>
                    </a:xfrm>
                    <a:prstGeom prst="rect">
                      <a:avLst/>
                    </a:prstGeom>
                  </pic:spPr>
                </pic:pic>
              </a:graphicData>
            </a:graphic>
          </wp:inline>
        </w:drawing>
      </w:r>
    </w:p>
    <w:p w14:paraId="54ECF74E" w14:textId="2F4A4DB6" w:rsidR="007F3A12" w:rsidRPr="007851FE" w:rsidRDefault="003A1A07" w:rsidP="00931942">
      <w:pPr>
        <w:widowControl w:val="0"/>
        <w:autoSpaceDE w:val="0"/>
        <w:autoSpaceDN w:val="0"/>
        <w:adjustRightInd w:val="0"/>
        <w:spacing w:line="480" w:lineRule="auto"/>
        <w:contextualSpacing/>
        <w:rPr>
          <w:b/>
        </w:rPr>
      </w:pPr>
      <w:r w:rsidRPr="007851FE">
        <w:rPr>
          <w:b/>
        </w:rPr>
        <w:t xml:space="preserve"> </w:t>
      </w:r>
      <w:r w:rsidR="007851FE" w:rsidRPr="007851FE">
        <w:rPr>
          <w:b/>
        </w:rPr>
        <w:t>Fig.</w:t>
      </w:r>
      <w:r w:rsidR="00907CE9" w:rsidRPr="007851FE">
        <w:rPr>
          <w:b/>
        </w:rPr>
        <w:t xml:space="preserve"> 3</w:t>
      </w:r>
    </w:p>
    <w:p w14:paraId="564C47B8" w14:textId="403F23A6" w:rsidR="00D04A55" w:rsidRDefault="00907CE9" w:rsidP="00907CE9">
      <w:pPr>
        <w:widowControl w:val="0"/>
        <w:autoSpaceDE w:val="0"/>
        <w:autoSpaceDN w:val="0"/>
        <w:adjustRightInd w:val="0"/>
        <w:spacing w:line="480" w:lineRule="auto"/>
        <w:contextualSpacing/>
      </w:pPr>
      <w:r>
        <w:rPr>
          <w:noProof/>
        </w:rPr>
        <w:drawing>
          <wp:inline distT="0" distB="0" distL="0" distR="0" wp14:anchorId="499CD687" wp14:editId="664B0CEC">
            <wp:extent cx="4306410" cy="221932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6">
                      <a:extLst>
                        <a:ext uri="{28A0092B-C50C-407E-A947-70E740481C1C}">
                          <a14:useLocalDpi xmlns:a14="http://schemas.microsoft.com/office/drawing/2010/main" val="0"/>
                        </a:ext>
                      </a:extLst>
                    </a:blip>
                    <a:stretch>
                      <a:fillRect/>
                    </a:stretch>
                  </pic:blipFill>
                  <pic:spPr>
                    <a:xfrm>
                      <a:off x="0" y="0"/>
                      <a:ext cx="4306410" cy="2219321"/>
                    </a:xfrm>
                    <a:prstGeom prst="rect">
                      <a:avLst/>
                    </a:prstGeom>
                  </pic:spPr>
                </pic:pic>
              </a:graphicData>
            </a:graphic>
          </wp:inline>
        </w:drawing>
      </w:r>
      <w:r w:rsidR="00D04A55">
        <w:br w:type="page"/>
      </w:r>
    </w:p>
    <w:p w14:paraId="19CD7791" w14:textId="6A3A3691" w:rsidR="00D04A55" w:rsidRPr="007851FE" w:rsidRDefault="00D04A55" w:rsidP="007851FE">
      <w:pPr>
        <w:spacing w:line="480" w:lineRule="auto"/>
        <w:contextualSpacing/>
        <w:rPr>
          <w:b/>
        </w:rPr>
      </w:pPr>
      <w:r w:rsidRPr="007851FE">
        <w:rPr>
          <w:b/>
        </w:rPr>
        <w:lastRenderedPageBreak/>
        <w:t>References</w:t>
      </w:r>
    </w:p>
    <w:p w14:paraId="3F3F99D1" w14:textId="77777777" w:rsidR="00A0211C" w:rsidRDefault="00A0211C" w:rsidP="00931942">
      <w:pPr>
        <w:widowControl w:val="0"/>
        <w:autoSpaceDE w:val="0"/>
        <w:autoSpaceDN w:val="0"/>
        <w:adjustRightInd w:val="0"/>
        <w:spacing w:line="480" w:lineRule="auto"/>
        <w:contextualSpacing/>
      </w:pPr>
    </w:p>
    <w:p w14:paraId="232CA42A" w14:textId="77777777" w:rsidR="009E7822" w:rsidRDefault="00A0211C" w:rsidP="009E7822">
      <w:pPr>
        <w:spacing w:line="480" w:lineRule="auto"/>
        <w:ind w:left="720" w:hanging="720"/>
        <w:rPr>
          <w:noProof/>
        </w:rPr>
      </w:pPr>
      <w:r>
        <w:fldChar w:fldCharType="begin"/>
      </w:r>
      <w:r w:rsidRPr="00C25579">
        <w:instrText xml:space="preserve"> ADDIN EN.REFLIST </w:instrText>
      </w:r>
      <w:r>
        <w:fldChar w:fldCharType="separate"/>
      </w:r>
      <w:bookmarkStart w:id="76" w:name="_ENREF_1"/>
      <w:r w:rsidR="009E7822">
        <w:rPr>
          <w:noProof/>
        </w:rPr>
        <w:t xml:space="preserve">Balduf WV (1943) Third annotated list of </w:t>
      </w:r>
      <w:r w:rsidR="009E7822" w:rsidRPr="009E7822">
        <w:rPr>
          <w:i/>
          <w:noProof/>
        </w:rPr>
        <w:t xml:space="preserve">Phymata </w:t>
      </w:r>
      <w:r w:rsidR="009E7822">
        <w:rPr>
          <w:noProof/>
        </w:rPr>
        <w:t>prey records (Phymatidae, Hemiptera). Ohio J. Sci. 43:74-78</w:t>
      </w:r>
      <w:bookmarkEnd w:id="76"/>
    </w:p>
    <w:p w14:paraId="3517431D" w14:textId="77777777" w:rsidR="009E7822" w:rsidRDefault="009E7822" w:rsidP="009E7822">
      <w:pPr>
        <w:spacing w:line="480" w:lineRule="auto"/>
        <w:ind w:left="720" w:hanging="720"/>
        <w:rPr>
          <w:noProof/>
        </w:rPr>
      </w:pPr>
      <w:bookmarkStart w:id="77" w:name="_ENREF_2"/>
      <w:r>
        <w:rPr>
          <w:noProof/>
        </w:rPr>
        <w:t>Bolker B (2017) Linear Mixed-Effects Models using 'Eigen' and S4. Comprehensive R Archive Network</w:t>
      </w:r>
      <w:bookmarkEnd w:id="77"/>
    </w:p>
    <w:p w14:paraId="6A19FAA4" w14:textId="77777777" w:rsidR="009E7822" w:rsidRDefault="009E7822" w:rsidP="009E7822">
      <w:pPr>
        <w:spacing w:line="480" w:lineRule="auto"/>
        <w:ind w:left="720" w:hanging="720"/>
        <w:rPr>
          <w:noProof/>
        </w:rPr>
      </w:pPr>
      <w:bookmarkStart w:id="78" w:name="_ENREF_3"/>
      <w:r>
        <w:rPr>
          <w:noProof/>
        </w:rPr>
        <w:t>Burns JG (2005) Impulsive bees forage better: the advantage of quick, sometimes inaccurate foraging decisions. Anim. Behav. 70:e1-e5. doi: 10.1016/j.anbehav.2005.06.002</w:t>
      </w:r>
      <w:bookmarkEnd w:id="78"/>
    </w:p>
    <w:p w14:paraId="39E40432" w14:textId="77777777" w:rsidR="009E7822" w:rsidRDefault="009E7822" w:rsidP="009E7822">
      <w:pPr>
        <w:spacing w:line="480" w:lineRule="auto"/>
        <w:ind w:left="720" w:hanging="720"/>
        <w:rPr>
          <w:noProof/>
        </w:rPr>
      </w:pPr>
      <w:bookmarkStart w:id="79" w:name="_ENREF_4"/>
      <w:r>
        <w:rPr>
          <w:noProof/>
        </w:rPr>
        <w:t>Cane JH (2017) Specialist bees collect Asteraceae pollen by distinctive abdominal drumming (</w:t>
      </w:r>
      <w:r w:rsidRPr="009E7822">
        <w:rPr>
          <w:i/>
          <w:noProof/>
        </w:rPr>
        <w:t>Osmia</w:t>
      </w:r>
      <w:r>
        <w:rPr>
          <w:noProof/>
        </w:rPr>
        <w:t>) or tapping (</w:t>
      </w:r>
      <w:r w:rsidRPr="009E7822">
        <w:rPr>
          <w:i/>
          <w:noProof/>
        </w:rPr>
        <w:t>Melissodes</w:t>
      </w:r>
      <w:r>
        <w:rPr>
          <w:noProof/>
        </w:rPr>
        <w:t xml:space="preserve">, </w:t>
      </w:r>
      <w:r w:rsidRPr="009E7822">
        <w:rPr>
          <w:i/>
          <w:noProof/>
        </w:rPr>
        <w:t>Svastra</w:t>
      </w:r>
      <w:r>
        <w:rPr>
          <w:noProof/>
        </w:rPr>
        <w:t>). Arthropod-Plant Interactions 11:257-261. doi: 10.1007/s11829-016-9482-4</w:t>
      </w:r>
      <w:bookmarkEnd w:id="79"/>
    </w:p>
    <w:p w14:paraId="1ED77F69" w14:textId="77777777" w:rsidR="009E7822" w:rsidRDefault="009E7822" w:rsidP="009E7822">
      <w:pPr>
        <w:spacing w:line="480" w:lineRule="auto"/>
        <w:ind w:left="720" w:hanging="720"/>
        <w:rPr>
          <w:noProof/>
        </w:rPr>
      </w:pPr>
      <w:bookmarkStart w:id="80" w:name="_ENREF_5"/>
      <w:r>
        <w:rPr>
          <w:noProof/>
        </w:rPr>
        <w:t>Dawson EH, Chittka L (2014) Bumblebees (</w:t>
      </w:r>
      <w:r w:rsidRPr="009E7822">
        <w:rPr>
          <w:i/>
          <w:noProof/>
        </w:rPr>
        <w:t>Bombus terrestris</w:t>
      </w:r>
      <w:r>
        <w:rPr>
          <w:noProof/>
        </w:rPr>
        <w:t>) use social information as an indicator of safety in dangerous environments. Proc. R. Soc. B-Biol. Sci. 281. doi: 10.1098/rspb.2013.3174</w:t>
      </w:r>
      <w:bookmarkEnd w:id="80"/>
    </w:p>
    <w:p w14:paraId="42F3555E" w14:textId="77777777" w:rsidR="009E7822" w:rsidRDefault="009E7822" w:rsidP="009E7822">
      <w:pPr>
        <w:spacing w:line="480" w:lineRule="auto"/>
        <w:ind w:left="720" w:hanging="720"/>
        <w:rPr>
          <w:noProof/>
        </w:rPr>
      </w:pPr>
      <w:bookmarkStart w:id="81" w:name="_ENREF_6"/>
      <w:r>
        <w:rPr>
          <w:noProof/>
        </w:rPr>
        <w:t>Dukas R (2001) Effects of perceived danger on flower choice by bees. Ecol. Lett. 4:327-333. doi: 10.1046/j.1461-0248.2001.00228.x</w:t>
      </w:r>
      <w:bookmarkEnd w:id="81"/>
    </w:p>
    <w:p w14:paraId="1FB2B830" w14:textId="77777777" w:rsidR="009E7822" w:rsidRDefault="009E7822" w:rsidP="009E7822">
      <w:pPr>
        <w:spacing w:line="480" w:lineRule="auto"/>
        <w:ind w:left="720" w:hanging="720"/>
        <w:rPr>
          <w:noProof/>
        </w:rPr>
      </w:pPr>
      <w:bookmarkStart w:id="82" w:name="_ENREF_7"/>
      <w:r>
        <w:rPr>
          <w:noProof/>
        </w:rPr>
        <w:t xml:space="preserve">Elliott NB, Elliott LM (1994) Recognition and avoidance of the predator </w:t>
      </w:r>
      <w:r w:rsidRPr="009E7822">
        <w:rPr>
          <w:i/>
          <w:noProof/>
        </w:rPr>
        <w:t>Phymata americana</w:t>
      </w:r>
      <w:r>
        <w:rPr>
          <w:noProof/>
        </w:rPr>
        <w:t xml:space="preserve"> Melin on </w:t>
      </w:r>
      <w:r w:rsidRPr="009E7822">
        <w:rPr>
          <w:i/>
          <w:noProof/>
        </w:rPr>
        <w:t>Solidago odora</w:t>
      </w:r>
      <w:r>
        <w:rPr>
          <w:noProof/>
        </w:rPr>
        <w:t xml:space="preserve"> Ait by late-season floral visitors. Am. Midl. Nat. 131:378-380. doi: 10.2307/2426266</w:t>
      </w:r>
      <w:bookmarkEnd w:id="82"/>
    </w:p>
    <w:p w14:paraId="26648FED" w14:textId="77777777" w:rsidR="009E7822" w:rsidRDefault="009E7822" w:rsidP="009E7822">
      <w:pPr>
        <w:spacing w:line="480" w:lineRule="auto"/>
        <w:ind w:left="720" w:hanging="720"/>
        <w:rPr>
          <w:noProof/>
        </w:rPr>
      </w:pPr>
      <w:bookmarkStart w:id="83" w:name="_ENREF_8"/>
      <w:r>
        <w:rPr>
          <w:noProof/>
        </w:rPr>
        <w:t>Greco CE, Kevan PG (1994) Contrasting patch choosing by anthophilous ambush predators - vegetation and floral cues for decisions by a crab spider (</w:t>
      </w:r>
      <w:r w:rsidRPr="009E7822">
        <w:rPr>
          <w:i/>
          <w:noProof/>
        </w:rPr>
        <w:t>Misumena vatia</w:t>
      </w:r>
      <w:r>
        <w:rPr>
          <w:noProof/>
        </w:rPr>
        <w:t>) and males and females of an ambush bug (</w:t>
      </w:r>
      <w:r w:rsidRPr="009E7822">
        <w:rPr>
          <w:i/>
          <w:noProof/>
        </w:rPr>
        <w:t>Phymata americana</w:t>
      </w:r>
      <w:r>
        <w:rPr>
          <w:noProof/>
        </w:rPr>
        <w:t>). Can. J. Zool. 72:1583-1588. doi: 10.1139/z94-210</w:t>
      </w:r>
      <w:bookmarkEnd w:id="83"/>
    </w:p>
    <w:p w14:paraId="735A76E2" w14:textId="77777777" w:rsidR="009E7822" w:rsidRDefault="009E7822" w:rsidP="009E7822">
      <w:pPr>
        <w:spacing w:line="480" w:lineRule="auto"/>
        <w:ind w:left="720" w:hanging="720"/>
        <w:rPr>
          <w:noProof/>
        </w:rPr>
      </w:pPr>
      <w:bookmarkStart w:id="84" w:name="_ENREF_9"/>
      <w:r>
        <w:rPr>
          <w:noProof/>
        </w:rPr>
        <w:lastRenderedPageBreak/>
        <w:t>Heiling AM, Cheng K, Herberstein ME (2004) Exploitation of floral signals by crab spiders (</w:t>
      </w:r>
      <w:r w:rsidRPr="009E7822">
        <w:rPr>
          <w:i/>
          <w:noProof/>
        </w:rPr>
        <w:t>Thomisus spectabilis</w:t>
      </w:r>
      <w:r>
        <w:rPr>
          <w:noProof/>
        </w:rPr>
        <w:t>, Thomisidae). Behav. Ecol. 15:321-326. doi: 10.1093/beheco/arh012</w:t>
      </w:r>
      <w:bookmarkEnd w:id="84"/>
    </w:p>
    <w:p w14:paraId="51131DE1" w14:textId="77777777" w:rsidR="009E7822" w:rsidRDefault="009E7822" w:rsidP="009E7822">
      <w:pPr>
        <w:spacing w:line="480" w:lineRule="auto"/>
        <w:ind w:left="720" w:hanging="720"/>
        <w:rPr>
          <w:noProof/>
        </w:rPr>
      </w:pPr>
      <w:bookmarkStart w:id="85" w:name="_ENREF_10"/>
      <w:r>
        <w:rPr>
          <w:noProof/>
        </w:rPr>
        <w:t>Heiser CB (1947) Hybridization between the sunflower species</w:t>
      </w:r>
      <w:r w:rsidRPr="009E7822">
        <w:rPr>
          <w:i/>
          <w:noProof/>
        </w:rPr>
        <w:t xml:space="preserve"> Helianthus annuus</w:t>
      </w:r>
      <w:r>
        <w:rPr>
          <w:noProof/>
        </w:rPr>
        <w:t xml:space="preserve"> and </w:t>
      </w:r>
      <w:r w:rsidRPr="009E7822">
        <w:rPr>
          <w:i/>
          <w:noProof/>
        </w:rPr>
        <w:t>H. petiolaris</w:t>
      </w:r>
      <w:r>
        <w:rPr>
          <w:noProof/>
        </w:rPr>
        <w:t>. Evolution 1:249-262. doi: 10.1111/j.1558-5646.1947.tb02722.x</w:t>
      </w:r>
      <w:bookmarkEnd w:id="85"/>
    </w:p>
    <w:p w14:paraId="42390784" w14:textId="77777777" w:rsidR="009E7822" w:rsidRDefault="009E7822" w:rsidP="009E7822">
      <w:pPr>
        <w:spacing w:line="480" w:lineRule="auto"/>
        <w:ind w:left="720" w:hanging="720"/>
        <w:rPr>
          <w:noProof/>
        </w:rPr>
      </w:pPr>
      <w:bookmarkStart w:id="86" w:name="_ENREF_11"/>
      <w:r>
        <w:rPr>
          <w:noProof/>
        </w:rPr>
        <w:t>Hurd PD, Laberge WE, Linsley EG (1980) Prinicipal sunflower bees of North America with emphasis on the southwestern United States (Hymenoptera: Apoidea). Smithson. Contrib. Zool. 310:1-158</w:t>
      </w:r>
      <w:bookmarkEnd w:id="86"/>
    </w:p>
    <w:p w14:paraId="22CE3466" w14:textId="77777777" w:rsidR="009E7822" w:rsidRDefault="009E7822" w:rsidP="009E7822">
      <w:pPr>
        <w:spacing w:line="480" w:lineRule="auto"/>
        <w:ind w:left="720" w:hanging="720"/>
        <w:rPr>
          <w:noProof/>
        </w:rPr>
      </w:pPr>
      <w:bookmarkStart w:id="87" w:name="_ENREF_12"/>
      <w:r>
        <w:rPr>
          <w:noProof/>
        </w:rPr>
        <w:t>Ings TC, Chittka L (2008) Speed-accuracy tradeoffs and false alarms in bee responses to cryptic predators. Curr. Biol. 18:1520-1524. doi: https://doi.org/10.1016/j.cub.2008.07.074</w:t>
      </w:r>
      <w:bookmarkEnd w:id="87"/>
    </w:p>
    <w:p w14:paraId="66B6C44F" w14:textId="77777777" w:rsidR="009E7822" w:rsidRDefault="009E7822" w:rsidP="009E7822">
      <w:pPr>
        <w:spacing w:line="480" w:lineRule="auto"/>
        <w:ind w:left="720" w:hanging="720"/>
        <w:rPr>
          <w:noProof/>
        </w:rPr>
      </w:pPr>
      <w:bookmarkStart w:id="88" w:name="_ENREF_13"/>
      <w:r>
        <w:rPr>
          <w:noProof/>
        </w:rPr>
        <w:t>Ings TC, Chittka L (2009) Predator crypsis enhances behaviourally mediated indirect effects on plants by altering bumblebee foraging preferences. Proceedings of the Royal Society B: Biological Sciences 276:2031-2036. doi: 10.1098/rspb.2008.1748</w:t>
      </w:r>
      <w:bookmarkEnd w:id="88"/>
    </w:p>
    <w:p w14:paraId="711C2962" w14:textId="77777777" w:rsidR="009E7822" w:rsidRDefault="009E7822" w:rsidP="009E7822">
      <w:pPr>
        <w:spacing w:line="480" w:lineRule="auto"/>
        <w:ind w:left="720" w:hanging="720"/>
        <w:rPr>
          <w:noProof/>
        </w:rPr>
      </w:pPr>
      <w:bookmarkStart w:id="89" w:name="_ENREF_14"/>
      <w:r>
        <w:rPr>
          <w:noProof/>
        </w:rPr>
        <w:t>Ings TC, Wang MY, Chittka L (2012) Colour-independent shape recognition of cryptic predators by bumblebees. Behav. Ecol. Sociobiol. 66:487-496. doi: 10.1007/s00265-011-1295-y</w:t>
      </w:r>
      <w:bookmarkEnd w:id="89"/>
    </w:p>
    <w:p w14:paraId="79FE3A43" w14:textId="77777777" w:rsidR="009E7822" w:rsidRDefault="009E7822" w:rsidP="009E7822">
      <w:pPr>
        <w:spacing w:line="480" w:lineRule="auto"/>
        <w:ind w:left="720" w:hanging="720"/>
        <w:rPr>
          <w:noProof/>
        </w:rPr>
      </w:pPr>
      <w:bookmarkStart w:id="90" w:name="_ENREF_15"/>
      <w:r>
        <w:rPr>
          <w:noProof/>
        </w:rPr>
        <w:t>Jones EI (2010) Optimal foraging when predation risk increases with patch resources: an analysis of pollinators and ambush predators. Oikos 119:835-840. doi: 10.1111/j.1600-0706.2009.17841.x</w:t>
      </w:r>
      <w:bookmarkEnd w:id="90"/>
    </w:p>
    <w:p w14:paraId="357BC8BF" w14:textId="77777777" w:rsidR="009E7822" w:rsidRDefault="009E7822" w:rsidP="009E7822">
      <w:pPr>
        <w:spacing w:line="480" w:lineRule="auto"/>
        <w:ind w:left="720" w:hanging="720"/>
        <w:rPr>
          <w:noProof/>
        </w:rPr>
      </w:pPr>
      <w:bookmarkStart w:id="91" w:name="_ENREF_16"/>
      <w:r>
        <w:rPr>
          <w:noProof/>
        </w:rPr>
        <w:t>Kacelnik A, El Mouden C (2013) Triumphs and trials of the risk paradigm. Anim. Behav. 86:1117-1129. doi: 10.1016/j.anbehav.2013.09.034</w:t>
      </w:r>
      <w:bookmarkEnd w:id="91"/>
    </w:p>
    <w:p w14:paraId="366DE85A" w14:textId="77777777" w:rsidR="009E7822" w:rsidRDefault="009E7822" w:rsidP="009E7822">
      <w:pPr>
        <w:spacing w:line="480" w:lineRule="auto"/>
        <w:ind w:left="720" w:hanging="720"/>
        <w:rPr>
          <w:noProof/>
        </w:rPr>
      </w:pPr>
      <w:bookmarkStart w:id="92" w:name="_ENREF_17"/>
      <w:r>
        <w:rPr>
          <w:noProof/>
        </w:rPr>
        <w:t>Kuznetsova A, Brockhoff PB, Christensen RHB (2017) lmerTest Package: Tests in Linear Mixed Effects Models. Journal of Statistical Software 82:1-26</w:t>
      </w:r>
      <w:bookmarkEnd w:id="92"/>
    </w:p>
    <w:p w14:paraId="6A669B2F" w14:textId="77777777" w:rsidR="009E7822" w:rsidRDefault="009E7822" w:rsidP="009E7822">
      <w:pPr>
        <w:spacing w:line="480" w:lineRule="auto"/>
        <w:ind w:left="720" w:hanging="720"/>
        <w:rPr>
          <w:noProof/>
        </w:rPr>
      </w:pPr>
      <w:bookmarkStart w:id="93" w:name="_ENREF_18"/>
      <w:r>
        <w:rPr>
          <w:noProof/>
        </w:rPr>
        <w:lastRenderedPageBreak/>
        <w:t xml:space="preserve">LaBerge WE (1961) A revision of the bees of the genus </w:t>
      </w:r>
      <w:r w:rsidRPr="009E7822">
        <w:rPr>
          <w:i/>
          <w:noProof/>
        </w:rPr>
        <w:t xml:space="preserve">Melissodes </w:t>
      </w:r>
      <w:r>
        <w:rPr>
          <w:noProof/>
        </w:rPr>
        <w:t>in North and Central America. Part III (Hymenoptera, Apidae). University of Kansas Science Bulletin 42</w:t>
      </w:r>
      <w:bookmarkEnd w:id="93"/>
    </w:p>
    <w:p w14:paraId="56ECB669" w14:textId="77777777" w:rsidR="009E7822" w:rsidRDefault="009E7822" w:rsidP="009E7822">
      <w:pPr>
        <w:spacing w:line="480" w:lineRule="auto"/>
        <w:ind w:left="720" w:hanging="720"/>
        <w:rPr>
          <w:noProof/>
        </w:rPr>
      </w:pPr>
      <w:bookmarkStart w:id="94" w:name="_ENREF_19"/>
      <w:r>
        <w:rPr>
          <w:noProof/>
        </w:rPr>
        <w:t xml:space="preserve">Mason LG (1977) Prey preferences and ecological sexual dimorphism in </w:t>
      </w:r>
      <w:r w:rsidRPr="009E7822">
        <w:rPr>
          <w:i/>
          <w:noProof/>
        </w:rPr>
        <w:t xml:space="preserve">Phymata americana </w:t>
      </w:r>
      <w:r>
        <w:rPr>
          <w:noProof/>
        </w:rPr>
        <w:t>Melin. Am. Midl. Nat. 97:293-299. doi: 10.2307/2425095</w:t>
      </w:r>
      <w:bookmarkEnd w:id="94"/>
    </w:p>
    <w:p w14:paraId="3DA19A9C" w14:textId="77777777" w:rsidR="009E7822" w:rsidRDefault="009E7822" w:rsidP="009E7822">
      <w:pPr>
        <w:spacing w:line="480" w:lineRule="auto"/>
        <w:ind w:left="720" w:hanging="720"/>
        <w:rPr>
          <w:noProof/>
        </w:rPr>
      </w:pPr>
      <w:bookmarkStart w:id="95" w:name="_ENREF_20"/>
      <w:r>
        <w:rPr>
          <w:noProof/>
        </w:rPr>
        <w:t>Ne'eman G, Shavit O, Shaltiel L, Shmida A (2006) Foraging by male and female solitary bees with implications for pollination. J. Insect Behav. 19:383-401. doi: 10.1007/s10905-006-9030-7</w:t>
      </w:r>
      <w:bookmarkEnd w:id="95"/>
    </w:p>
    <w:p w14:paraId="6C51F7F0" w14:textId="77777777" w:rsidR="009E7822" w:rsidRDefault="009E7822" w:rsidP="009E7822">
      <w:pPr>
        <w:spacing w:line="480" w:lineRule="auto"/>
        <w:ind w:left="720" w:hanging="720"/>
        <w:rPr>
          <w:noProof/>
        </w:rPr>
      </w:pPr>
      <w:bookmarkStart w:id="96" w:name="_ENREF_21"/>
      <w:r>
        <w:rPr>
          <w:noProof/>
        </w:rPr>
        <w:t>Oliveira R, R. Pereira C, A. F. D. Pimentel AL, Schlindwein C (2016) The consequences of predation risk on the male territorial behavior in a solitary bee. Ethology 122:632-639. doi: 10.1111/eth.12509</w:t>
      </w:r>
      <w:bookmarkEnd w:id="96"/>
    </w:p>
    <w:p w14:paraId="059AF433" w14:textId="77777777" w:rsidR="009E7822" w:rsidRDefault="009E7822" w:rsidP="009E7822">
      <w:pPr>
        <w:spacing w:line="480" w:lineRule="auto"/>
        <w:ind w:left="720" w:hanging="720"/>
        <w:rPr>
          <w:noProof/>
        </w:rPr>
      </w:pPr>
      <w:bookmarkStart w:id="97" w:name="_ENREF_22"/>
      <w:r>
        <w:rPr>
          <w:noProof/>
        </w:rPr>
        <w:t xml:space="preserve">Parker FD, Tepedino VJ, Bohart GE (1981) Notes on the biology of a common sunflower bee, </w:t>
      </w:r>
      <w:r w:rsidRPr="009E7822">
        <w:rPr>
          <w:i/>
          <w:noProof/>
        </w:rPr>
        <w:t>Melissodes</w:t>
      </w:r>
      <w:r>
        <w:rPr>
          <w:noProof/>
        </w:rPr>
        <w:t xml:space="preserve"> (Eumelissodes) </w:t>
      </w:r>
      <w:r w:rsidRPr="009E7822">
        <w:rPr>
          <w:i/>
          <w:noProof/>
        </w:rPr>
        <w:t>agilis</w:t>
      </w:r>
      <w:r>
        <w:rPr>
          <w:noProof/>
        </w:rPr>
        <w:t xml:space="preserve"> Cresson. J. N. Y. Entomol. Soc. 89:43-52</w:t>
      </w:r>
      <w:bookmarkEnd w:id="97"/>
    </w:p>
    <w:p w14:paraId="4D155DA4" w14:textId="77777777" w:rsidR="009E7822" w:rsidRDefault="009E7822" w:rsidP="009E7822">
      <w:pPr>
        <w:spacing w:line="480" w:lineRule="auto"/>
        <w:ind w:left="720" w:hanging="720"/>
        <w:rPr>
          <w:noProof/>
        </w:rPr>
      </w:pPr>
      <w:bookmarkStart w:id="98" w:name="_ENREF_23"/>
      <w:r>
        <w:rPr>
          <w:noProof/>
        </w:rPr>
        <w:t>R Core Team (2017) R: a language and environment for statistical computing. R Foundation for Statistical Computing, Vienna, Austria</w:t>
      </w:r>
      <w:bookmarkEnd w:id="98"/>
    </w:p>
    <w:p w14:paraId="3735DF74" w14:textId="77777777" w:rsidR="009E7822" w:rsidRDefault="009E7822" w:rsidP="009E7822">
      <w:pPr>
        <w:spacing w:line="480" w:lineRule="auto"/>
        <w:ind w:left="720" w:hanging="720"/>
        <w:rPr>
          <w:noProof/>
        </w:rPr>
      </w:pPr>
      <w:bookmarkStart w:id="99" w:name="_ENREF_24"/>
      <w:r>
        <w:rPr>
          <w:noProof/>
        </w:rPr>
        <w:t>Reader T, Higginson AD, Barnard CJ, Gilbert FS (2006) The effects of predation risk from crab spiders on bee foraging behavior. Behav. Ecol. 17:933-939. doi: 10.1093/beheco/arl027</w:t>
      </w:r>
      <w:bookmarkEnd w:id="99"/>
    </w:p>
    <w:p w14:paraId="71CAD5C2" w14:textId="77777777" w:rsidR="009E7822" w:rsidRDefault="009E7822" w:rsidP="009E7822">
      <w:pPr>
        <w:spacing w:line="480" w:lineRule="auto"/>
        <w:ind w:left="720" w:hanging="720"/>
        <w:rPr>
          <w:noProof/>
        </w:rPr>
      </w:pPr>
      <w:bookmarkStart w:id="100" w:name="_ENREF_25"/>
      <w:r>
        <w:rPr>
          <w:noProof/>
        </w:rPr>
        <w:t>Rodriguez-Girones MA, Bosch J (2012) Effects of body size and sociality on the anti-predator behaviour of foraging bees. Oikos 121:1473-1482. doi: 10.1111/j.1600-0706.2011.19473.x</w:t>
      </w:r>
      <w:bookmarkEnd w:id="100"/>
    </w:p>
    <w:p w14:paraId="034892C7" w14:textId="77777777" w:rsidR="009E7822" w:rsidRDefault="009E7822" w:rsidP="009E7822">
      <w:pPr>
        <w:spacing w:line="480" w:lineRule="auto"/>
        <w:ind w:left="720" w:hanging="720"/>
        <w:rPr>
          <w:noProof/>
        </w:rPr>
      </w:pPr>
      <w:bookmarkStart w:id="101" w:name="_ENREF_26"/>
      <w:r>
        <w:rPr>
          <w:noProof/>
        </w:rPr>
        <w:t>Romero GQ, Antiqueira PAP, Koricheva J (2011) A meta-analysis of predation risk effects on pollinator behaviour. PLoS ONE 6:e20689. doi: 10.1371/journal.pone.0020689</w:t>
      </w:r>
      <w:bookmarkEnd w:id="101"/>
    </w:p>
    <w:p w14:paraId="4C4AD846" w14:textId="77777777" w:rsidR="009E7822" w:rsidRDefault="009E7822" w:rsidP="009E7822">
      <w:pPr>
        <w:spacing w:line="480" w:lineRule="auto"/>
        <w:ind w:left="720" w:hanging="720"/>
        <w:rPr>
          <w:noProof/>
        </w:rPr>
      </w:pPr>
      <w:bookmarkStart w:id="102" w:name="_ENREF_27"/>
      <w:r>
        <w:rPr>
          <w:noProof/>
        </w:rPr>
        <w:t>Warton DI, Hui FKC (2011) The arcsine is asinine: the analysis of proportions in ecology. Ecology 92:3-10. doi: 10.1890/10-0340.1</w:t>
      </w:r>
      <w:bookmarkEnd w:id="102"/>
    </w:p>
    <w:p w14:paraId="3BE502A6" w14:textId="77777777" w:rsidR="009E7822" w:rsidRDefault="009E7822" w:rsidP="009E7822">
      <w:pPr>
        <w:spacing w:line="480" w:lineRule="auto"/>
        <w:ind w:left="720" w:hanging="720"/>
        <w:rPr>
          <w:noProof/>
        </w:rPr>
      </w:pPr>
      <w:bookmarkStart w:id="103" w:name="_ENREF_28"/>
      <w:r>
        <w:rPr>
          <w:noProof/>
        </w:rPr>
        <w:lastRenderedPageBreak/>
        <w:t>Yong TH (2003) Nectar-feeding by a predatory ambush bug (Heteroptera : Phymatidae) that hunts on flowers. Ann. Entomol. Soc. Am. 96:643-651. doi: 10.1603/0013-8746(2003)096[0643:nbapab]2.0.co;2</w:t>
      </w:r>
      <w:bookmarkEnd w:id="103"/>
    </w:p>
    <w:p w14:paraId="4B9F70B9" w14:textId="6E57DDCD" w:rsidR="009E7822" w:rsidRDefault="009E7822" w:rsidP="009E7822">
      <w:pPr>
        <w:spacing w:line="480" w:lineRule="auto"/>
        <w:rPr>
          <w:noProof/>
        </w:rPr>
      </w:pPr>
    </w:p>
    <w:p w14:paraId="684EFF68" w14:textId="5642E7A2" w:rsidR="00A8541F" w:rsidRPr="00614C47" w:rsidRDefault="00A0211C" w:rsidP="00614C47">
      <w:pPr>
        <w:spacing w:line="480" w:lineRule="auto"/>
        <w:contextualSpacing/>
        <w:rPr>
          <w:rFonts w:ascii="Segoe UI" w:hAnsi="Segoe UI" w:cs="Segoe UI"/>
          <w:sz w:val="18"/>
          <w:szCs w:val="18"/>
        </w:rPr>
      </w:pPr>
      <w:r>
        <w:fldChar w:fldCharType="end"/>
      </w:r>
    </w:p>
    <w:sectPr w:rsidR="00A8541F" w:rsidRPr="00614C47" w:rsidSect="006A7DC6">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lin Schwantes" w:date="2018-02-19T14:11:00Z" w:initials="CJS">
    <w:p w14:paraId="64595FED" w14:textId="6FE7E212" w:rsidR="000664FA" w:rsidRDefault="000664FA">
      <w:pPr>
        <w:pStyle w:val="CommentText"/>
      </w:pPr>
      <w:ins w:id="2" w:author="Collin Schwantes" w:date="2018-02-19T14:10:00Z">
        <w:r>
          <w:rPr>
            <w:rStyle w:val="CommentReference"/>
          </w:rPr>
          <w:annotationRef/>
        </w:r>
      </w:ins>
      <w:r>
        <w:t>Trying to make this a little more specific</w:t>
      </w:r>
    </w:p>
  </w:comment>
  <w:comment w:id="20" w:author="Collin Schwantes" w:date="2018-02-19T14:53:00Z" w:initials="CJS">
    <w:p w14:paraId="0AB0C776" w14:textId="387E52EE" w:rsidR="000664FA" w:rsidRDefault="000664FA">
      <w:pPr>
        <w:pStyle w:val="CommentText"/>
      </w:pPr>
      <w:r>
        <w:rPr>
          <w:rStyle w:val="CommentReference"/>
        </w:rPr>
        <w:annotationRef/>
      </w:r>
      <w:r>
        <w:t>Bumbles should be bumble bees</w:t>
      </w:r>
      <w:r>
        <w:br/>
      </w:r>
      <w:r>
        <w:br/>
        <w:t xml:space="preserve">This sentence fits with the general argument of the paragraph but it doesn’t seem to add very much relevant information, especially since over predators were esseentially evenly dispersed in the patch. </w:t>
      </w:r>
    </w:p>
  </w:comment>
  <w:comment w:id="45" w:author="Collin Schwantes" w:date="2018-02-19T15:32:00Z" w:initials="CJS">
    <w:p w14:paraId="03DBBE37" w14:textId="22ECF0DD" w:rsidR="000664FA" w:rsidRDefault="000664FA">
      <w:pPr>
        <w:pStyle w:val="CommentText"/>
      </w:pPr>
      <w:ins w:id="50" w:author="Collin Schwantes" w:date="2018-02-19T15:32:00Z">
        <w:r>
          <w:rPr>
            <w:rStyle w:val="CommentReference"/>
          </w:rPr>
          <w:annotationRef/>
        </w:r>
      </w:ins>
      <w:r>
        <w:t>Lifted from abstract</w:t>
      </w:r>
    </w:p>
  </w:comment>
  <w:comment w:id="74" w:author="Collin Schwantes" w:date="2018-02-19T16:04:00Z" w:initials="CJS">
    <w:p w14:paraId="6D3632DD" w14:textId="69FC2C45" w:rsidR="004E14B0" w:rsidRDefault="004E14B0">
      <w:pPr>
        <w:pStyle w:val="CommentText"/>
      </w:pPr>
      <w:r>
        <w:rPr>
          <w:rStyle w:val="CommentReference"/>
        </w:rPr>
        <w:annotationRef/>
      </w:r>
      <w:r>
        <w:t>Err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B02764" w15:done="0"/>
  <w15:commentEx w15:paraId="447873E7" w15:done="0"/>
  <w15:commentEx w15:paraId="1FC25CF7" w15:done="0"/>
  <w15:commentEx w15:paraId="165544E3" w15:done="0"/>
  <w15:commentEx w15:paraId="04CEA50E" w15:done="0"/>
  <w15:commentEx w15:paraId="079CEF4C" w15:done="0"/>
  <w15:commentEx w15:paraId="6E2F3076" w15:done="0"/>
  <w15:commentEx w15:paraId="60E3A07E" w15:done="0"/>
  <w15:commentEx w15:paraId="58DCAC14" w15:done="0"/>
  <w15:commentEx w15:paraId="31A0B59F" w15:done="0"/>
  <w15:commentEx w15:paraId="7AB4C0FF" w15:done="0"/>
  <w15:commentEx w15:paraId="1223930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4EA690" w14:textId="77777777" w:rsidR="000664FA" w:rsidRDefault="000664FA">
      <w:r>
        <w:separator/>
      </w:r>
    </w:p>
  </w:endnote>
  <w:endnote w:type="continuationSeparator" w:id="0">
    <w:p w14:paraId="0E1A3723" w14:textId="77777777" w:rsidR="000664FA" w:rsidRDefault="000664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Segoe UI">
    <w:altName w:val="Menlo Bold"/>
    <w:charset w:val="00"/>
    <w:family w:val="swiss"/>
    <w:pitch w:val="variable"/>
    <w:sig w:usb0="E10022FF" w:usb1="C000E47F" w:usb2="00000029" w:usb3="00000000" w:csb0="000001D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C2A855" w14:textId="06178679" w:rsidR="000664FA" w:rsidRPr="00125024" w:rsidRDefault="000664FA">
    <w:pPr>
      <w:pStyle w:val="Footer"/>
      <w:rPr>
        <w:sz w:val="20"/>
        <w:szCs w:val="20"/>
      </w:rPr>
    </w:pPr>
    <w:r>
      <w:tab/>
    </w:r>
    <w:r>
      <w:tab/>
    </w:r>
    <w:r w:rsidRPr="00125024">
      <w:rPr>
        <w:sz w:val="20"/>
        <w:szCs w:val="20"/>
      </w:rPr>
      <w:t>Schwantes</w:t>
    </w:r>
    <w:r>
      <w:rPr>
        <w:sz w:val="20"/>
        <w:szCs w:val="20"/>
      </w:rPr>
      <w:t>, Carper</w:t>
    </w:r>
    <w:r w:rsidRPr="00125024">
      <w:rPr>
        <w:sz w:val="20"/>
        <w:szCs w:val="20"/>
      </w:rPr>
      <w:t xml:space="preserve"> &amp; Bowers--</w:t>
    </w:r>
    <w:r w:rsidRPr="00125024">
      <w:rPr>
        <w:sz w:val="20"/>
        <w:szCs w:val="20"/>
      </w:rPr>
      <w:fldChar w:fldCharType="begin"/>
    </w:r>
    <w:r w:rsidRPr="00125024">
      <w:rPr>
        <w:sz w:val="20"/>
        <w:szCs w:val="20"/>
      </w:rPr>
      <w:instrText xml:space="preserve"> PAGE   \* MERGEFORMAT </w:instrText>
    </w:r>
    <w:r w:rsidRPr="00125024">
      <w:rPr>
        <w:sz w:val="20"/>
        <w:szCs w:val="20"/>
      </w:rPr>
      <w:fldChar w:fldCharType="separate"/>
    </w:r>
    <w:r w:rsidR="004E14B0">
      <w:rPr>
        <w:noProof/>
        <w:sz w:val="20"/>
        <w:szCs w:val="20"/>
      </w:rPr>
      <w:t>19</w:t>
    </w:r>
    <w:r w:rsidRPr="00125024">
      <w:rPr>
        <w:noProof/>
        <w:sz w:val="20"/>
        <w:szCs w:val="20"/>
      </w:rPr>
      <w:fldChar w:fldCharType="end"/>
    </w:r>
  </w:p>
  <w:p w14:paraId="6F61F4CC" w14:textId="77777777" w:rsidR="000664FA" w:rsidRDefault="000664F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6045A1" w14:textId="77777777" w:rsidR="000664FA" w:rsidRDefault="000664FA">
      <w:r>
        <w:separator/>
      </w:r>
    </w:p>
  </w:footnote>
  <w:footnote w:type="continuationSeparator" w:id="0">
    <w:p w14:paraId="42A78428" w14:textId="77777777" w:rsidR="000664FA" w:rsidRDefault="000664F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A2AFE0" w14:textId="77777777" w:rsidR="000664FA" w:rsidRDefault="000664FA" w:rsidP="00397F84">
    <w:pPr>
      <w:pStyle w:val="Header"/>
      <w:framePr w:wrap="around" w:vAnchor="text" w:hAnchor="margin" w:xAlign="right" w:y="1"/>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880BDF"/>
    <w:multiLevelType w:val="hybridMultilevel"/>
    <w:tmpl w:val="198216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ane">
    <w15:presenceInfo w15:providerId="None" w15:userId="De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ecolog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er5ss0er8pvd2oere26pxpvr2t5avf5eaa2x&quot;&gt;Pollinator&lt;record-ids&gt;&lt;item&gt;607&lt;/item&gt;&lt;item&gt;786&lt;/item&gt;&lt;item&gt;787&lt;/item&gt;&lt;item&gt;789&lt;/item&gt;&lt;item&gt;790&lt;/item&gt;&lt;item&gt;791&lt;/item&gt;&lt;item&gt;792&lt;/item&gt;&lt;item&gt;794&lt;/item&gt;&lt;item&gt;797&lt;/item&gt;&lt;item&gt;799&lt;/item&gt;&lt;item&gt;801&lt;/item&gt;&lt;item&gt;802&lt;/item&gt;&lt;item&gt;803&lt;/item&gt;&lt;item&gt;804&lt;/item&gt;&lt;item&gt;805&lt;/item&gt;&lt;item&gt;806&lt;/item&gt;&lt;item&gt;810&lt;/item&gt;&lt;item&gt;812&lt;/item&gt;&lt;item&gt;813&lt;/item&gt;&lt;item&gt;817&lt;/item&gt;&lt;item&gt;818&lt;/item&gt;&lt;item&gt;819&lt;/item&gt;&lt;item&gt;820&lt;/item&gt;&lt;item&gt;821&lt;/item&gt;&lt;item&gt;822&lt;/item&gt;&lt;item&gt;823&lt;/item&gt;&lt;item&gt;824&lt;/item&gt;&lt;item&gt;826&lt;/item&gt;&lt;/record-ids&gt;&lt;/item&gt;&lt;/Libraries&gt;"/>
  </w:docVars>
  <w:rsids>
    <w:rsidRoot w:val="00D4685C"/>
    <w:rsid w:val="000004F0"/>
    <w:rsid w:val="00006F13"/>
    <w:rsid w:val="0002248C"/>
    <w:rsid w:val="00022EF9"/>
    <w:rsid w:val="000243FA"/>
    <w:rsid w:val="00025299"/>
    <w:rsid w:val="000306F6"/>
    <w:rsid w:val="00030910"/>
    <w:rsid w:val="00032EC6"/>
    <w:rsid w:val="0003375E"/>
    <w:rsid w:val="00036DE0"/>
    <w:rsid w:val="0004002E"/>
    <w:rsid w:val="000550FD"/>
    <w:rsid w:val="00060053"/>
    <w:rsid w:val="000617E2"/>
    <w:rsid w:val="00064F31"/>
    <w:rsid w:val="00065C95"/>
    <w:rsid w:val="000664FA"/>
    <w:rsid w:val="0007002C"/>
    <w:rsid w:val="00071D9B"/>
    <w:rsid w:val="00081272"/>
    <w:rsid w:val="0008157F"/>
    <w:rsid w:val="000867FC"/>
    <w:rsid w:val="000A025B"/>
    <w:rsid w:val="000B38A3"/>
    <w:rsid w:val="000B49A3"/>
    <w:rsid w:val="000B72CD"/>
    <w:rsid w:val="000C0946"/>
    <w:rsid w:val="000C237B"/>
    <w:rsid w:val="000C2F96"/>
    <w:rsid w:val="000C6E67"/>
    <w:rsid w:val="000D2214"/>
    <w:rsid w:val="000D5969"/>
    <w:rsid w:val="000D6386"/>
    <w:rsid w:val="000E6C6A"/>
    <w:rsid w:val="0011204D"/>
    <w:rsid w:val="00114887"/>
    <w:rsid w:val="00121B6E"/>
    <w:rsid w:val="00125024"/>
    <w:rsid w:val="0012562A"/>
    <w:rsid w:val="0012597D"/>
    <w:rsid w:val="001302FD"/>
    <w:rsid w:val="00131480"/>
    <w:rsid w:val="00132BF8"/>
    <w:rsid w:val="00133E7A"/>
    <w:rsid w:val="00136057"/>
    <w:rsid w:val="001435A8"/>
    <w:rsid w:val="00145194"/>
    <w:rsid w:val="0014688B"/>
    <w:rsid w:val="00155311"/>
    <w:rsid w:val="001617FC"/>
    <w:rsid w:val="00163952"/>
    <w:rsid w:val="001713AB"/>
    <w:rsid w:val="001732D3"/>
    <w:rsid w:val="001741C8"/>
    <w:rsid w:val="00176250"/>
    <w:rsid w:val="00177B0C"/>
    <w:rsid w:val="00180EC2"/>
    <w:rsid w:val="00182612"/>
    <w:rsid w:val="00182D6F"/>
    <w:rsid w:val="00183901"/>
    <w:rsid w:val="0018519D"/>
    <w:rsid w:val="00185F35"/>
    <w:rsid w:val="0018763C"/>
    <w:rsid w:val="00194528"/>
    <w:rsid w:val="001945CF"/>
    <w:rsid w:val="00196ADD"/>
    <w:rsid w:val="001A1EBC"/>
    <w:rsid w:val="001A3A67"/>
    <w:rsid w:val="001A68BE"/>
    <w:rsid w:val="001B4E66"/>
    <w:rsid w:val="001B59BB"/>
    <w:rsid w:val="001B78B7"/>
    <w:rsid w:val="001D09C8"/>
    <w:rsid w:val="001D506B"/>
    <w:rsid w:val="001E28E3"/>
    <w:rsid w:val="001E6EF5"/>
    <w:rsid w:val="001F2704"/>
    <w:rsid w:val="001F6C7E"/>
    <w:rsid w:val="002033D6"/>
    <w:rsid w:val="00204613"/>
    <w:rsid w:val="00204638"/>
    <w:rsid w:val="00207A46"/>
    <w:rsid w:val="00217E1B"/>
    <w:rsid w:val="002258A9"/>
    <w:rsid w:val="00226861"/>
    <w:rsid w:val="00227115"/>
    <w:rsid w:val="002336E2"/>
    <w:rsid w:val="00242011"/>
    <w:rsid w:val="002611B8"/>
    <w:rsid w:val="00262ADF"/>
    <w:rsid w:val="002662DF"/>
    <w:rsid w:val="002707E8"/>
    <w:rsid w:val="00272900"/>
    <w:rsid w:val="00280233"/>
    <w:rsid w:val="00282B6C"/>
    <w:rsid w:val="0029268C"/>
    <w:rsid w:val="00292B57"/>
    <w:rsid w:val="002A0B0A"/>
    <w:rsid w:val="002B587A"/>
    <w:rsid w:val="002C3142"/>
    <w:rsid w:val="002C4984"/>
    <w:rsid w:val="002D1DF2"/>
    <w:rsid w:val="002D278B"/>
    <w:rsid w:val="002D2DD4"/>
    <w:rsid w:val="002D5697"/>
    <w:rsid w:val="002E0460"/>
    <w:rsid w:val="002E0B28"/>
    <w:rsid w:val="002F362C"/>
    <w:rsid w:val="002F6426"/>
    <w:rsid w:val="00302524"/>
    <w:rsid w:val="00307455"/>
    <w:rsid w:val="0032478D"/>
    <w:rsid w:val="003300C7"/>
    <w:rsid w:val="003300CF"/>
    <w:rsid w:val="00332166"/>
    <w:rsid w:val="00334503"/>
    <w:rsid w:val="003365E7"/>
    <w:rsid w:val="00337C73"/>
    <w:rsid w:val="00344CCB"/>
    <w:rsid w:val="003471A4"/>
    <w:rsid w:val="00350798"/>
    <w:rsid w:val="0035267B"/>
    <w:rsid w:val="00366EDF"/>
    <w:rsid w:val="003751C1"/>
    <w:rsid w:val="0038101E"/>
    <w:rsid w:val="003831C4"/>
    <w:rsid w:val="00384684"/>
    <w:rsid w:val="003852C9"/>
    <w:rsid w:val="003901F7"/>
    <w:rsid w:val="00395B49"/>
    <w:rsid w:val="00397F84"/>
    <w:rsid w:val="003A1A07"/>
    <w:rsid w:val="003A2917"/>
    <w:rsid w:val="003B0E80"/>
    <w:rsid w:val="003B1032"/>
    <w:rsid w:val="003B2A25"/>
    <w:rsid w:val="003C1E7B"/>
    <w:rsid w:val="003C5BC8"/>
    <w:rsid w:val="003C738D"/>
    <w:rsid w:val="003E1D07"/>
    <w:rsid w:val="003E422D"/>
    <w:rsid w:val="003E7FB7"/>
    <w:rsid w:val="003F4296"/>
    <w:rsid w:val="003F7FC5"/>
    <w:rsid w:val="00402C1C"/>
    <w:rsid w:val="004107CA"/>
    <w:rsid w:val="00412809"/>
    <w:rsid w:val="00414D81"/>
    <w:rsid w:val="004219F4"/>
    <w:rsid w:val="00425428"/>
    <w:rsid w:val="00425F48"/>
    <w:rsid w:val="004261AD"/>
    <w:rsid w:val="00432607"/>
    <w:rsid w:val="0043305F"/>
    <w:rsid w:val="004345B1"/>
    <w:rsid w:val="00435CF5"/>
    <w:rsid w:val="00441A2A"/>
    <w:rsid w:val="00443919"/>
    <w:rsid w:val="0044502A"/>
    <w:rsid w:val="004643B6"/>
    <w:rsid w:val="00465055"/>
    <w:rsid w:val="004661F6"/>
    <w:rsid w:val="0047615F"/>
    <w:rsid w:val="004807F0"/>
    <w:rsid w:val="00481BDB"/>
    <w:rsid w:val="004A3A5A"/>
    <w:rsid w:val="004A5E8E"/>
    <w:rsid w:val="004B1CED"/>
    <w:rsid w:val="004B4C9B"/>
    <w:rsid w:val="004C3234"/>
    <w:rsid w:val="004D7467"/>
    <w:rsid w:val="004E14B0"/>
    <w:rsid w:val="004E5AF1"/>
    <w:rsid w:val="00505747"/>
    <w:rsid w:val="00515A12"/>
    <w:rsid w:val="005207ED"/>
    <w:rsid w:val="00523B69"/>
    <w:rsid w:val="00524859"/>
    <w:rsid w:val="00537ED7"/>
    <w:rsid w:val="0054669A"/>
    <w:rsid w:val="005470AB"/>
    <w:rsid w:val="00547D56"/>
    <w:rsid w:val="00552ADA"/>
    <w:rsid w:val="00553510"/>
    <w:rsid w:val="00554D91"/>
    <w:rsid w:val="00557A2D"/>
    <w:rsid w:val="00564DCF"/>
    <w:rsid w:val="00566560"/>
    <w:rsid w:val="00566CA5"/>
    <w:rsid w:val="005704B6"/>
    <w:rsid w:val="00575C06"/>
    <w:rsid w:val="00576D29"/>
    <w:rsid w:val="00585305"/>
    <w:rsid w:val="00592DF7"/>
    <w:rsid w:val="00597041"/>
    <w:rsid w:val="005B4A26"/>
    <w:rsid w:val="005D0CF9"/>
    <w:rsid w:val="005D3996"/>
    <w:rsid w:val="005D4F62"/>
    <w:rsid w:val="005E127E"/>
    <w:rsid w:val="005E1935"/>
    <w:rsid w:val="005E5468"/>
    <w:rsid w:val="005F0103"/>
    <w:rsid w:val="005F2A7E"/>
    <w:rsid w:val="00614C47"/>
    <w:rsid w:val="00617761"/>
    <w:rsid w:val="00620E58"/>
    <w:rsid w:val="00621D5C"/>
    <w:rsid w:val="00631211"/>
    <w:rsid w:val="006357F5"/>
    <w:rsid w:val="0064015C"/>
    <w:rsid w:val="0064600D"/>
    <w:rsid w:val="00652C04"/>
    <w:rsid w:val="00653673"/>
    <w:rsid w:val="00654BC2"/>
    <w:rsid w:val="00657467"/>
    <w:rsid w:val="00672324"/>
    <w:rsid w:val="006747B2"/>
    <w:rsid w:val="00682C5C"/>
    <w:rsid w:val="00682D25"/>
    <w:rsid w:val="006842B9"/>
    <w:rsid w:val="00686FBC"/>
    <w:rsid w:val="00687EE0"/>
    <w:rsid w:val="0069172A"/>
    <w:rsid w:val="00691DA3"/>
    <w:rsid w:val="0069466F"/>
    <w:rsid w:val="00696D2C"/>
    <w:rsid w:val="006A0D56"/>
    <w:rsid w:val="006A60CC"/>
    <w:rsid w:val="006A7DC6"/>
    <w:rsid w:val="006B1D23"/>
    <w:rsid w:val="006B2AAB"/>
    <w:rsid w:val="006C0A35"/>
    <w:rsid w:val="006C484F"/>
    <w:rsid w:val="006C4A72"/>
    <w:rsid w:val="006D0626"/>
    <w:rsid w:val="006D141F"/>
    <w:rsid w:val="006D4033"/>
    <w:rsid w:val="006E3E2C"/>
    <w:rsid w:val="006E4A57"/>
    <w:rsid w:val="006F34F1"/>
    <w:rsid w:val="00700F77"/>
    <w:rsid w:val="00705932"/>
    <w:rsid w:val="00706A73"/>
    <w:rsid w:val="0071213E"/>
    <w:rsid w:val="00714057"/>
    <w:rsid w:val="00715013"/>
    <w:rsid w:val="00715674"/>
    <w:rsid w:val="00716A72"/>
    <w:rsid w:val="00720A38"/>
    <w:rsid w:val="0073299D"/>
    <w:rsid w:val="00733EEA"/>
    <w:rsid w:val="00740F67"/>
    <w:rsid w:val="007468B8"/>
    <w:rsid w:val="00746AED"/>
    <w:rsid w:val="00746F93"/>
    <w:rsid w:val="007509FA"/>
    <w:rsid w:val="00751FCF"/>
    <w:rsid w:val="0075247F"/>
    <w:rsid w:val="00755D5E"/>
    <w:rsid w:val="00755E1A"/>
    <w:rsid w:val="0076551C"/>
    <w:rsid w:val="00774CF0"/>
    <w:rsid w:val="00782E6D"/>
    <w:rsid w:val="007851FE"/>
    <w:rsid w:val="007A3169"/>
    <w:rsid w:val="007A4C66"/>
    <w:rsid w:val="007A674A"/>
    <w:rsid w:val="007B3A67"/>
    <w:rsid w:val="007B51D6"/>
    <w:rsid w:val="007C0F97"/>
    <w:rsid w:val="007D2BDF"/>
    <w:rsid w:val="007D3048"/>
    <w:rsid w:val="007E4E7D"/>
    <w:rsid w:val="007E53E1"/>
    <w:rsid w:val="007E7C38"/>
    <w:rsid w:val="007F0E32"/>
    <w:rsid w:val="007F3A12"/>
    <w:rsid w:val="00800703"/>
    <w:rsid w:val="008019E3"/>
    <w:rsid w:val="008114F1"/>
    <w:rsid w:val="008141E4"/>
    <w:rsid w:val="008145B7"/>
    <w:rsid w:val="00816640"/>
    <w:rsid w:val="00826023"/>
    <w:rsid w:val="008272DF"/>
    <w:rsid w:val="00837AD8"/>
    <w:rsid w:val="00842CF7"/>
    <w:rsid w:val="00843A3B"/>
    <w:rsid w:val="00843C24"/>
    <w:rsid w:val="008447C3"/>
    <w:rsid w:val="008673AA"/>
    <w:rsid w:val="00867720"/>
    <w:rsid w:val="00874D23"/>
    <w:rsid w:val="00890525"/>
    <w:rsid w:val="00894374"/>
    <w:rsid w:val="008A3AF0"/>
    <w:rsid w:val="008B0FA1"/>
    <w:rsid w:val="008B1CC8"/>
    <w:rsid w:val="008B1F77"/>
    <w:rsid w:val="008B77EE"/>
    <w:rsid w:val="008C19AA"/>
    <w:rsid w:val="008C235B"/>
    <w:rsid w:val="008C2CDB"/>
    <w:rsid w:val="008C6626"/>
    <w:rsid w:val="008C7004"/>
    <w:rsid w:val="008C7A76"/>
    <w:rsid w:val="008D7CE6"/>
    <w:rsid w:val="008E3A5C"/>
    <w:rsid w:val="008E5301"/>
    <w:rsid w:val="008F2F8F"/>
    <w:rsid w:val="008F5C3F"/>
    <w:rsid w:val="009012E0"/>
    <w:rsid w:val="00907CE9"/>
    <w:rsid w:val="0091178A"/>
    <w:rsid w:val="009134DD"/>
    <w:rsid w:val="00924B27"/>
    <w:rsid w:val="00927196"/>
    <w:rsid w:val="00927254"/>
    <w:rsid w:val="00931942"/>
    <w:rsid w:val="00932E33"/>
    <w:rsid w:val="009512AE"/>
    <w:rsid w:val="009763A6"/>
    <w:rsid w:val="00977ABC"/>
    <w:rsid w:val="00981BF2"/>
    <w:rsid w:val="00984DC2"/>
    <w:rsid w:val="00990E71"/>
    <w:rsid w:val="00991D38"/>
    <w:rsid w:val="009A6EA5"/>
    <w:rsid w:val="009C4C0E"/>
    <w:rsid w:val="009D3EC5"/>
    <w:rsid w:val="009D426C"/>
    <w:rsid w:val="009E002E"/>
    <w:rsid w:val="009E12AB"/>
    <w:rsid w:val="009E5194"/>
    <w:rsid w:val="009E7822"/>
    <w:rsid w:val="009F297E"/>
    <w:rsid w:val="009F6913"/>
    <w:rsid w:val="009F7B80"/>
    <w:rsid w:val="009F7B8A"/>
    <w:rsid w:val="009F7F01"/>
    <w:rsid w:val="00A00084"/>
    <w:rsid w:val="00A0211C"/>
    <w:rsid w:val="00A03DB0"/>
    <w:rsid w:val="00A048B9"/>
    <w:rsid w:val="00A14C3A"/>
    <w:rsid w:val="00A152EF"/>
    <w:rsid w:val="00A22F15"/>
    <w:rsid w:val="00A23AB9"/>
    <w:rsid w:val="00A2542E"/>
    <w:rsid w:val="00A262A4"/>
    <w:rsid w:val="00A31EDE"/>
    <w:rsid w:val="00A40705"/>
    <w:rsid w:val="00A44E3C"/>
    <w:rsid w:val="00A60D49"/>
    <w:rsid w:val="00A67616"/>
    <w:rsid w:val="00A70205"/>
    <w:rsid w:val="00A814DC"/>
    <w:rsid w:val="00A8541F"/>
    <w:rsid w:val="00A85435"/>
    <w:rsid w:val="00A92A3D"/>
    <w:rsid w:val="00A941DB"/>
    <w:rsid w:val="00AA4255"/>
    <w:rsid w:val="00AA5C68"/>
    <w:rsid w:val="00AA7320"/>
    <w:rsid w:val="00AA7F69"/>
    <w:rsid w:val="00AB1623"/>
    <w:rsid w:val="00AB3242"/>
    <w:rsid w:val="00AB46DF"/>
    <w:rsid w:val="00AB55BE"/>
    <w:rsid w:val="00AC03CF"/>
    <w:rsid w:val="00AC0B69"/>
    <w:rsid w:val="00AC1A7F"/>
    <w:rsid w:val="00AC29A6"/>
    <w:rsid w:val="00AD17F8"/>
    <w:rsid w:val="00AD3148"/>
    <w:rsid w:val="00AD582A"/>
    <w:rsid w:val="00AD6281"/>
    <w:rsid w:val="00AD7914"/>
    <w:rsid w:val="00AE6F75"/>
    <w:rsid w:val="00AF58E7"/>
    <w:rsid w:val="00B0174E"/>
    <w:rsid w:val="00B02842"/>
    <w:rsid w:val="00B050E6"/>
    <w:rsid w:val="00B33D0F"/>
    <w:rsid w:val="00B40433"/>
    <w:rsid w:val="00B41983"/>
    <w:rsid w:val="00B43703"/>
    <w:rsid w:val="00B51020"/>
    <w:rsid w:val="00B539FA"/>
    <w:rsid w:val="00B561EC"/>
    <w:rsid w:val="00B61B94"/>
    <w:rsid w:val="00B65232"/>
    <w:rsid w:val="00B72B82"/>
    <w:rsid w:val="00B74DEA"/>
    <w:rsid w:val="00B756AC"/>
    <w:rsid w:val="00B75B2E"/>
    <w:rsid w:val="00B75C3D"/>
    <w:rsid w:val="00B82CC7"/>
    <w:rsid w:val="00B848C2"/>
    <w:rsid w:val="00B87D78"/>
    <w:rsid w:val="00B922C9"/>
    <w:rsid w:val="00B965B5"/>
    <w:rsid w:val="00BA404E"/>
    <w:rsid w:val="00BB7086"/>
    <w:rsid w:val="00BC3812"/>
    <w:rsid w:val="00BD196B"/>
    <w:rsid w:val="00BD31CB"/>
    <w:rsid w:val="00BD3F81"/>
    <w:rsid w:val="00BE2F94"/>
    <w:rsid w:val="00BE47C4"/>
    <w:rsid w:val="00BF5F61"/>
    <w:rsid w:val="00BF7F8A"/>
    <w:rsid w:val="00C03FFA"/>
    <w:rsid w:val="00C1100A"/>
    <w:rsid w:val="00C141E5"/>
    <w:rsid w:val="00C15BCD"/>
    <w:rsid w:val="00C23549"/>
    <w:rsid w:val="00C25579"/>
    <w:rsid w:val="00C30726"/>
    <w:rsid w:val="00C4781D"/>
    <w:rsid w:val="00C51C2D"/>
    <w:rsid w:val="00C55787"/>
    <w:rsid w:val="00C55FEA"/>
    <w:rsid w:val="00C604E3"/>
    <w:rsid w:val="00C62967"/>
    <w:rsid w:val="00C66156"/>
    <w:rsid w:val="00C67770"/>
    <w:rsid w:val="00C75FC9"/>
    <w:rsid w:val="00C8582D"/>
    <w:rsid w:val="00C92974"/>
    <w:rsid w:val="00C93E49"/>
    <w:rsid w:val="00C97E54"/>
    <w:rsid w:val="00CA581B"/>
    <w:rsid w:val="00CA5F3B"/>
    <w:rsid w:val="00CB24AE"/>
    <w:rsid w:val="00CC31B1"/>
    <w:rsid w:val="00CC559D"/>
    <w:rsid w:val="00CD0D87"/>
    <w:rsid w:val="00CE1CD6"/>
    <w:rsid w:val="00CF7577"/>
    <w:rsid w:val="00CF7934"/>
    <w:rsid w:val="00D04A55"/>
    <w:rsid w:val="00D04DD4"/>
    <w:rsid w:val="00D06540"/>
    <w:rsid w:val="00D06FBF"/>
    <w:rsid w:val="00D12C94"/>
    <w:rsid w:val="00D135D7"/>
    <w:rsid w:val="00D174F3"/>
    <w:rsid w:val="00D2226C"/>
    <w:rsid w:val="00D24487"/>
    <w:rsid w:val="00D254D2"/>
    <w:rsid w:val="00D300EE"/>
    <w:rsid w:val="00D31BA8"/>
    <w:rsid w:val="00D329E1"/>
    <w:rsid w:val="00D33944"/>
    <w:rsid w:val="00D37B5C"/>
    <w:rsid w:val="00D4685C"/>
    <w:rsid w:val="00D54270"/>
    <w:rsid w:val="00D629C4"/>
    <w:rsid w:val="00D661CA"/>
    <w:rsid w:val="00D72494"/>
    <w:rsid w:val="00D732F0"/>
    <w:rsid w:val="00D76B6E"/>
    <w:rsid w:val="00D878FF"/>
    <w:rsid w:val="00DB1901"/>
    <w:rsid w:val="00DB1FEC"/>
    <w:rsid w:val="00DB2EE3"/>
    <w:rsid w:val="00DC4D5C"/>
    <w:rsid w:val="00DC5F46"/>
    <w:rsid w:val="00DD2149"/>
    <w:rsid w:val="00DD4DD3"/>
    <w:rsid w:val="00DE42A1"/>
    <w:rsid w:val="00DE550D"/>
    <w:rsid w:val="00DE5837"/>
    <w:rsid w:val="00E014B3"/>
    <w:rsid w:val="00E0205D"/>
    <w:rsid w:val="00E04857"/>
    <w:rsid w:val="00E06711"/>
    <w:rsid w:val="00E06A75"/>
    <w:rsid w:val="00E159C5"/>
    <w:rsid w:val="00E16388"/>
    <w:rsid w:val="00E17828"/>
    <w:rsid w:val="00E23D55"/>
    <w:rsid w:val="00E242E5"/>
    <w:rsid w:val="00E2724F"/>
    <w:rsid w:val="00E42B06"/>
    <w:rsid w:val="00E43FAB"/>
    <w:rsid w:val="00E4645C"/>
    <w:rsid w:val="00E46610"/>
    <w:rsid w:val="00E5766E"/>
    <w:rsid w:val="00E57EE2"/>
    <w:rsid w:val="00E67803"/>
    <w:rsid w:val="00E702B0"/>
    <w:rsid w:val="00E73178"/>
    <w:rsid w:val="00E824C4"/>
    <w:rsid w:val="00E84DDF"/>
    <w:rsid w:val="00E86DBA"/>
    <w:rsid w:val="00E9385A"/>
    <w:rsid w:val="00E94283"/>
    <w:rsid w:val="00E965AB"/>
    <w:rsid w:val="00E965D3"/>
    <w:rsid w:val="00EA75EE"/>
    <w:rsid w:val="00EB2F0F"/>
    <w:rsid w:val="00EB5A99"/>
    <w:rsid w:val="00EB6EF4"/>
    <w:rsid w:val="00EC29FF"/>
    <w:rsid w:val="00EC343D"/>
    <w:rsid w:val="00EC5497"/>
    <w:rsid w:val="00ED2005"/>
    <w:rsid w:val="00ED51C2"/>
    <w:rsid w:val="00EF5F79"/>
    <w:rsid w:val="00F20743"/>
    <w:rsid w:val="00F2638F"/>
    <w:rsid w:val="00F26E96"/>
    <w:rsid w:val="00F322A8"/>
    <w:rsid w:val="00F323A2"/>
    <w:rsid w:val="00F32A56"/>
    <w:rsid w:val="00F32ACD"/>
    <w:rsid w:val="00F353ED"/>
    <w:rsid w:val="00F401CA"/>
    <w:rsid w:val="00F42063"/>
    <w:rsid w:val="00F577A3"/>
    <w:rsid w:val="00F605F6"/>
    <w:rsid w:val="00F7340B"/>
    <w:rsid w:val="00F76D2A"/>
    <w:rsid w:val="00F83779"/>
    <w:rsid w:val="00F86C6B"/>
    <w:rsid w:val="00F906C1"/>
    <w:rsid w:val="00F91465"/>
    <w:rsid w:val="00F917A6"/>
    <w:rsid w:val="00F944A9"/>
    <w:rsid w:val="00F94D65"/>
    <w:rsid w:val="00FA1D65"/>
    <w:rsid w:val="00FB2015"/>
    <w:rsid w:val="00FB42D1"/>
    <w:rsid w:val="00FD3ECA"/>
    <w:rsid w:val="00FF39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6BF2C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685C"/>
    <w:pPr>
      <w:tabs>
        <w:tab w:val="center" w:pos="4320"/>
        <w:tab w:val="right" w:pos="8640"/>
      </w:tabs>
    </w:pPr>
  </w:style>
  <w:style w:type="character" w:customStyle="1" w:styleId="HeaderChar">
    <w:name w:val="Header Char"/>
    <w:link w:val="Header"/>
    <w:uiPriority w:val="99"/>
    <w:rsid w:val="00D4685C"/>
    <w:rPr>
      <w:rFonts w:eastAsia="MS Mincho"/>
      <w:sz w:val="24"/>
      <w:szCs w:val="24"/>
      <w:lang w:eastAsia="en-US"/>
    </w:rPr>
  </w:style>
  <w:style w:type="character" w:styleId="PageNumber">
    <w:name w:val="page number"/>
    <w:uiPriority w:val="99"/>
    <w:semiHidden/>
    <w:unhideWhenUsed/>
    <w:rsid w:val="00D4685C"/>
  </w:style>
  <w:style w:type="paragraph" w:styleId="BalloonText">
    <w:name w:val="Balloon Text"/>
    <w:basedOn w:val="Normal"/>
    <w:link w:val="BalloonTextChar"/>
    <w:uiPriority w:val="99"/>
    <w:semiHidden/>
    <w:unhideWhenUsed/>
    <w:rsid w:val="00D4685C"/>
    <w:rPr>
      <w:rFonts w:ascii="Lucida Grande" w:hAnsi="Lucida Grande"/>
      <w:sz w:val="18"/>
      <w:szCs w:val="18"/>
    </w:rPr>
  </w:style>
  <w:style w:type="character" w:customStyle="1" w:styleId="BalloonTextChar">
    <w:name w:val="Balloon Text Char"/>
    <w:link w:val="BalloonText"/>
    <w:uiPriority w:val="99"/>
    <w:semiHidden/>
    <w:rsid w:val="00D4685C"/>
    <w:rPr>
      <w:rFonts w:ascii="Lucida Grande" w:hAnsi="Lucida Grande" w:cs="Lucida Grande"/>
      <w:sz w:val="18"/>
      <w:szCs w:val="18"/>
      <w:lang w:eastAsia="en-US"/>
    </w:rPr>
  </w:style>
  <w:style w:type="character" w:styleId="CommentReference">
    <w:name w:val="annotation reference"/>
    <w:uiPriority w:val="99"/>
    <w:semiHidden/>
    <w:unhideWhenUsed/>
    <w:rsid w:val="00397F84"/>
    <w:rPr>
      <w:sz w:val="18"/>
      <w:szCs w:val="18"/>
    </w:rPr>
  </w:style>
  <w:style w:type="paragraph" w:styleId="CommentText">
    <w:name w:val="annotation text"/>
    <w:basedOn w:val="Normal"/>
    <w:link w:val="CommentTextChar"/>
    <w:uiPriority w:val="99"/>
    <w:unhideWhenUsed/>
    <w:rsid w:val="00397F84"/>
  </w:style>
  <w:style w:type="character" w:customStyle="1" w:styleId="CommentTextChar">
    <w:name w:val="Comment Text Char"/>
    <w:link w:val="CommentText"/>
    <w:uiPriority w:val="99"/>
    <w:rsid w:val="00397F84"/>
    <w:rPr>
      <w:sz w:val="24"/>
      <w:szCs w:val="24"/>
    </w:rPr>
  </w:style>
  <w:style w:type="paragraph" w:styleId="CommentSubject">
    <w:name w:val="annotation subject"/>
    <w:basedOn w:val="CommentText"/>
    <w:next w:val="CommentText"/>
    <w:link w:val="CommentSubjectChar"/>
    <w:uiPriority w:val="99"/>
    <w:semiHidden/>
    <w:unhideWhenUsed/>
    <w:rsid w:val="00397F84"/>
    <w:rPr>
      <w:b/>
      <w:bCs/>
    </w:rPr>
  </w:style>
  <w:style w:type="character" w:customStyle="1" w:styleId="CommentSubjectChar">
    <w:name w:val="Comment Subject Char"/>
    <w:link w:val="CommentSubject"/>
    <w:uiPriority w:val="99"/>
    <w:semiHidden/>
    <w:rsid w:val="00397F84"/>
    <w:rPr>
      <w:b/>
      <w:bCs/>
      <w:sz w:val="24"/>
      <w:szCs w:val="24"/>
    </w:rPr>
  </w:style>
  <w:style w:type="character" w:styleId="LineNumber">
    <w:name w:val="line number"/>
    <w:uiPriority w:val="99"/>
    <w:semiHidden/>
    <w:unhideWhenUsed/>
    <w:rsid w:val="000004F0"/>
  </w:style>
  <w:style w:type="paragraph" w:styleId="Footer">
    <w:name w:val="footer"/>
    <w:basedOn w:val="Normal"/>
    <w:link w:val="FooterChar"/>
    <w:uiPriority w:val="99"/>
    <w:unhideWhenUsed/>
    <w:rsid w:val="00C141E5"/>
    <w:pPr>
      <w:tabs>
        <w:tab w:val="center" w:pos="4680"/>
        <w:tab w:val="right" w:pos="9360"/>
      </w:tabs>
    </w:pPr>
  </w:style>
  <w:style w:type="character" w:customStyle="1" w:styleId="FooterChar">
    <w:name w:val="Footer Char"/>
    <w:link w:val="Footer"/>
    <w:uiPriority w:val="99"/>
    <w:rsid w:val="00C141E5"/>
    <w:rPr>
      <w:sz w:val="24"/>
      <w:szCs w:val="24"/>
    </w:rPr>
  </w:style>
  <w:style w:type="paragraph" w:styleId="NormalWeb">
    <w:name w:val="Normal (Web)"/>
    <w:basedOn w:val="Normal"/>
    <w:uiPriority w:val="99"/>
    <w:semiHidden/>
    <w:unhideWhenUsed/>
    <w:rsid w:val="00395B49"/>
  </w:style>
  <w:style w:type="character" w:styleId="Hyperlink">
    <w:name w:val="Hyperlink"/>
    <w:uiPriority w:val="99"/>
    <w:unhideWhenUsed/>
    <w:rsid w:val="00B51020"/>
    <w:rPr>
      <w:color w:val="0000FF"/>
      <w:u w:val="single"/>
    </w:rPr>
  </w:style>
  <w:style w:type="paragraph" w:styleId="Revision">
    <w:name w:val="Revision"/>
    <w:hidden/>
    <w:uiPriority w:val="71"/>
    <w:rsid w:val="00B02842"/>
    <w:rPr>
      <w:sz w:val="24"/>
      <w:szCs w:val="24"/>
    </w:rPr>
  </w:style>
  <w:style w:type="paragraph" w:styleId="ListParagraph">
    <w:name w:val="List Paragraph"/>
    <w:basedOn w:val="Normal"/>
    <w:uiPriority w:val="72"/>
    <w:qFormat/>
    <w:rsid w:val="002E0B28"/>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685C"/>
    <w:pPr>
      <w:tabs>
        <w:tab w:val="center" w:pos="4320"/>
        <w:tab w:val="right" w:pos="8640"/>
      </w:tabs>
    </w:pPr>
  </w:style>
  <w:style w:type="character" w:customStyle="1" w:styleId="HeaderChar">
    <w:name w:val="Header Char"/>
    <w:link w:val="Header"/>
    <w:uiPriority w:val="99"/>
    <w:rsid w:val="00D4685C"/>
    <w:rPr>
      <w:rFonts w:eastAsia="MS Mincho"/>
      <w:sz w:val="24"/>
      <w:szCs w:val="24"/>
      <w:lang w:eastAsia="en-US"/>
    </w:rPr>
  </w:style>
  <w:style w:type="character" w:styleId="PageNumber">
    <w:name w:val="page number"/>
    <w:uiPriority w:val="99"/>
    <w:semiHidden/>
    <w:unhideWhenUsed/>
    <w:rsid w:val="00D4685C"/>
  </w:style>
  <w:style w:type="paragraph" w:styleId="BalloonText">
    <w:name w:val="Balloon Text"/>
    <w:basedOn w:val="Normal"/>
    <w:link w:val="BalloonTextChar"/>
    <w:uiPriority w:val="99"/>
    <w:semiHidden/>
    <w:unhideWhenUsed/>
    <w:rsid w:val="00D4685C"/>
    <w:rPr>
      <w:rFonts w:ascii="Lucida Grande" w:hAnsi="Lucida Grande"/>
      <w:sz w:val="18"/>
      <w:szCs w:val="18"/>
    </w:rPr>
  </w:style>
  <w:style w:type="character" w:customStyle="1" w:styleId="BalloonTextChar">
    <w:name w:val="Balloon Text Char"/>
    <w:link w:val="BalloonText"/>
    <w:uiPriority w:val="99"/>
    <w:semiHidden/>
    <w:rsid w:val="00D4685C"/>
    <w:rPr>
      <w:rFonts w:ascii="Lucida Grande" w:hAnsi="Lucida Grande" w:cs="Lucida Grande"/>
      <w:sz w:val="18"/>
      <w:szCs w:val="18"/>
      <w:lang w:eastAsia="en-US"/>
    </w:rPr>
  </w:style>
  <w:style w:type="character" w:styleId="CommentReference">
    <w:name w:val="annotation reference"/>
    <w:uiPriority w:val="99"/>
    <w:semiHidden/>
    <w:unhideWhenUsed/>
    <w:rsid w:val="00397F84"/>
    <w:rPr>
      <w:sz w:val="18"/>
      <w:szCs w:val="18"/>
    </w:rPr>
  </w:style>
  <w:style w:type="paragraph" w:styleId="CommentText">
    <w:name w:val="annotation text"/>
    <w:basedOn w:val="Normal"/>
    <w:link w:val="CommentTextChar"/>
    <w:uiPriority w:val="99"/>
    <w:unhideWhenUsed/>
    <w:rsid w:val="00397F84"/>
  </w:style>
  <w:style w:type="character" w:customStyle="1" w:styleId="CommentTextChar">
    <w:name w:val="Comment Text Char"/>
    <w:link w:val="CommentText"/>
    <w:uiPriority w:val="99"/>
    <w:rsid w:val="00397F84"/>
    <w:rPr>
      <w:sz w:val="24"/>
      <w:szCs w:val="24"/>
    </w:rPr>
  </w:style>
  <w:style w:type="paragraph" w:styleId="CommentSubject">
    <w:name w:val="annotation subject"/>
    <w:basedOn w:val="CommentText"/>
    <w:next w:val="CommentText"/>
    <w:link w:val="CommentSubjectChar"/>
    <w:uiPriority w:val="99"/>
    <w:semiHidden/>
    <w:unhideWhenUsed/>
    <w:rsid w:val="00397F84"/>
    <w:rPr>
      <w:b/>
      <w:bCs/>
    </w:rPr>
  </w:style>
  <w:style w:type="character" w:customStyle="1" w:styleId="CommentSubjectChar">
    <w:name w:val="Comment Subject Char"/>
    <w:link w:val="CommentSubject"/>
    <w:uiPriority w:val="99"/>
    <w:semiHidden/>
    <w:rsid w:val="00397F84"/>
    <w:rPr>
      <w:b/>
      <w:bCs/>
      <w:sz w:val="24"/>
      <w:szCs w:val="24"/>
    </w:rPr>
  </w:style>
  <w:style w:type="character" w:styleId="LineNumber">
    <w:name w:val="line number"/>
    <w:uiPriority w:val="99"/>
    <w:semiHidden/>
    <w:unhideWhenUsed/>
    <w:rsid w:val="000004F0"/>
  </w:style>
  <w:style w:type="paragraph" w:styleId="Footer">
    <w:name w:val="footer"/>
    <w:basedOn w:val="Normal"/>
    <w:link w:val="FooterChar"/>
    <w:uiPriority w:val="99"/>
    <w:unhideWhenUsed/>
    <w:rsid w:val="00C141E5"/>
    <w:pPr>
      <w:tabs>
        <w:tab w:val="center" w:pos="4680"/>
        <w:tab w:val="right" w:pos="9360"/>
      </w:tabs>
    </w:pPr>
  </w:style>
  <w:style w:type="character" w:customStyle="1" w:styleId="FooterChar">
    <w:name w:val="Footer Char"/>
    <w:link w:val="Footer"/>
    <w:uiPriority w:val="99"/>
    <w:rsid w:val="00C141E5"/>
    <w:rPr>
      <w:sz w:val="24"/>
      <w:szCs w:val="24"/>
    </w:rPr>
  </w:style>
  <w:style w:type="paragraph" w:styleId="NormalWeb">
    <w:name w:val="Normal (Web)"/>
    <w:basedOn w:val="Normal"/>
    <w:uiPriority w:val="99"/>
    <w:semiHidden/>
    <w:unhideWhenUsed/>
    <w:rsid w:val="00395B49"/>
  </w:style>
  <w:style w:type="character" w:styleId="Hyperlink">
    <w:name w:val="Hyperlink"/>
    <w:uiPriority w:val="99"/>
    <w:unhideWhenUsed/>
    <w:rsid w:val="00B51020"/>
    <w:rPr>
      <w:color w:val="0000FF"/>
      <w:u w:val="single"/>
    </w:rPr>
  </w:style>
  <w:style w:type="paragraph" w:styleId="Revision">
    <w:name w:val="Revision"/>
    <w:hidden/>
    <w:uiPriority w:val="71"/>
    <w:rsid w:val="00B02842"/>
    <w:rPr>
      <w:sz w:val="24"/>
      <w:szCs w:val="24"/>
    </w:rPr>
  </w:style>
  <w:style w:type="paragraph" w:styleId="ListParagraph">
    <w:name w:val="List Paragraph"/>
    <w:basedOn w:val="Normal"/>
    <w:uiPriority w:val="72"/>
    <w:qFormat/>
    <w:rsid w:val="002E0B2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126117">
      <w:bodyDiv w:val="1"/>
      <w:marLeft w:val="0"/>
      <w:marRight w:val="0"/>
      <w:marTop w:val="0"/>
      <w:marBottom w:val="0"/>
      <w:divBdr>
        <w:top w:val="none" w:sz="0" w:space="0" w:color="auto"/>
        <w:left w:val="none" w:sz="0" w:space="0" w:color="auto"/>
        <w:bottom w:val="none" w:sz="0" w:space="0" w:color="auto"/>
        <w:right w:val="none" w:sz="0" w:space="0" w:color="auto"/>
      </w:divBdr>
      <w:divsChild>
        <w:div w:id="1929608628">
          <w:marLeft w:val="0"/>
          <w:marRight w:val="0"/>
          <w:marTop w:val="0"/>
          <w:marBottom w:val="120"/>
          <w:divBdr>
            <w:top w:val="none" w:sz="0" w:space="0" w:color="auto"/>
            <w:left w:val="none" w:sz="0" w:space="0" w:color="auto"/>
            <w:bottom w:val="none" w:sz="0" w:space="0" w:color="auto"/>
            <w:right w:val="none" w:sz="0" w:space="0" w:color="auto"/>
          </w:divBdr>
        </w:div>
      </w:divsChild>
    </w:div>
    <w:div w:id="1181241902">
      <w:bodyDiv w:val="1"/>
      <w:marLeft w:val="0"/>
      <w:marRight w:val="0"/>
      <w:marTop w:val="0"/>
      <w:marBottom w:val="0"/>
      <w:divBdr>
        <w:top w:val="none" w:sz="0" w:space="0" w:color="auto"/>
        <w:left w:val="none" w:sz="0" w:space="0" w:color="auto"/>
        <w:bottom w:val="none" w:sz="0" w:space="0" w:color="auto"/>
        <w:right w:val="none" w:sz="0" w:space="0" w:color="auto"/>
      </w:divBdr>
    </w:div>
    <w:div w:id="1244220451">
      <w:bodyDiv w:val="1"/>
      <w:marLeft w:val="0"/>
      <w:marRight w:val="0"/>
      <w:marTop w:val="0"/>
      <w:marBottom w:val="0"/>
      <w:divBdr>
        <w:top w:val="none" w:sz="0" w:space="0" w:color="auto"/>
        <w:left w:val="none" w:sz="0" w:space="0" w:color="auto"/>
        <w:bottom w:val="none" w:sz="0" w:space="0" w:color="auto"/>
        <w:right w:val="none" w:sz="0" w:space="0" w:color="auto"/>
      </w:divBdr>
      <w:divsChild>
        <w:div w:id="1410735945">
          <w:marLeft w:val="0"/>
          <w:marRight w:val="0"/>
          <w:marTop w:val="0"/>
          <w:marBottom w:val="0"/>
          <w:divBdr>
            <w:top w:val="none" w:sz="0" w:space="0" w:color="auto"/>
            <w:left w:val="none" w:sz="0" w:space="0" w:color="auto"/>
            <w:bottom w:val="none" w:sz="0" w:space="0" w:color="auto"/>
            <w:right w:val="none" w:sz="0" w:space="0" w:color="auto"/>
          </w:divBdr>
        </w:div>
      </w:divsChild>
    </w:div>
    <w:div w:id="1696033962">
      <w:bodyDiv w:val="1"/>
      <w:marLeft w:val="0"/>
      <w:marRight w:val="0"/>
      <w:marTop w:val="0"/>
      <w:marBottom w:val="0"/>
      <w:divBdr>
        <w:top w:val="none" w:sz="0" w:space="0" w:color="auto"/>
        <w:left w:val="none" w:sz="0" w:space="0" w:color="auto"/>
        <w:bottom w:val="none" w:sz="0" w:space="0" w:color="auto"/>
        <w:right w:val="none" w:sz="0" w:space="0" w:color="auto"/>
      </w:divBdr>
    </w:div>
    <w:div w:id="1784961876">
      <w:bodyDiv w:val="1"/>
      <w:marLeft w:val="0"/>
      <w:marRight w:val="0"/>
      <w:marTop w:val="0"/>
      <w:marBottom w:val="0"/>
      <w:divBdr>
        <w:top w:val="none" w:sz="0" w:space="0" w:color="auto"/>
        <w:left w:val="none" w:sz="0" w:space="0" w:color="auto"/>
        <w:bottom w:val="none" w:sz="0" w:space="0" w:color="auto"/>
        <w:right w:val="none" w:sz="0" w:space="0" w:color="auto"/>
      </w:divBdr>
    </w:div>
    <w:div w:id="20349160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 TargetMode="External"/><Relationship Id="rId20" Type="http://schemas.microsoft.com/office/2011/relationships/commentsExtended" Target="commentsExtended.xml"/><Relationship Id="rId10" Type="http://schemas.openxmlformats.org/officeDocument/2006/relationships/comments" Target="comments.xml"/><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image" Target="media/image1.tif"/><Relationship Id="rId14" Type="http://schemas.openxmlformats.org/officeDocument/2006/relationships/image" Target="media/image2.TIF"/><Relationship Id="rId15" Type="http://schemas.openxmlformats.org/officeDocument/2006/relationships/image" Target="media/image3.JPG"/><Relationship Id="rId16" Type="http://schemas.openxmlformats.org/officeDocument/2006/relationships/image" Target="media/image4.JPG"/><Relationship Id="rId17" Type="http://schemas.openxmlformats.org/officeDocument/2006/relationships/fontTable" Target="fontTable.xml"/><Relationship Id="rId18" Type="http://schemas.openxmlformats.org/officeDocument/2006/relationships/theme" Target="theme/theme1.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264D08-B6B1-E942-A8F6-8C1C19CC1C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9904</Words>
  <Characters>56459</Characters>
  <Application>Microsoft Macintosh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University of Colorado Boulder</Company>
  <LinksUpToDate>false</LinksUpToDate>
  <CharactersWithSpaces>66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lin Schwantes</dc:creator>
  <cp:lastModifiedBy>Collin Schwantes</cp:lastModifiedBy>
  <cp:revision>3</cp:revision>
  <cp:lastPrinted>2016-08-19T19:39:00Z</cp:lastPrinted>
  <dcterms:created xsi:type="dcterms:W3CDTF">2018-02-19T21:03:00Z</dcterms:created>
  <dcterms:modified xsi:type="dcterms:W3CDTF">2018-02-19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osc9258@colorado.edu@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imal-behaviour</vt:lpwstr>
  </property>
  <property fmtid="{D5CDD505-2E9C-101B-9397-08002B2CF9AE}" pid="12" name="Mendeley Recent Style Name 3_1">
    <vt:lpwstr>Animal Behaviour</vt:lpwstr>
  </property>
  <property fmtid="{D5CDD505-2E9C-101B-9397-08002B2CF9AE}" pid="13" name="Mendeley Recent Style Id 4_1">
    <vt:lpwstr>http://www.zotero.org/styles/behavioral-ecology</vt:lpwstr>
  </property>
  <property fmtid="{D5CDD505-2E9C-101B-9397-08002B2CF9AE}" pid="14" name="Mendeley Recent Style Name 4_1">
    <vt:lpwstr>Behavioral Ecolog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ecology-letters</vt:lpwstr>
  </property>
  <property fmtid="{D5CDD505-2E9C-101B-9397-08002B2CF9AE}" pid="20" name="Mendeley Recent Style Name 7_1">
    <vt:lpwstr>Ecology Letters</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